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0EFA2A1" w14:textId="69B6F733" w:rsidR="0079140E" w:rsidRPr="001E0491" w:rsidRDefault="0079140E" w:rsidP="0079140E">
      <w:pPr>
        <w:jc w:val="both"/>
        <w:rPr>
          <w:sz w:val="22"/>
        </w:rPr>
      </w:pPr>
      <w:bookmarkStart w:id="0" w:name="_Hlk132186314"/>
      <w:bookmarkStart w:id="1" w:name="_GoBack"/>
      <w:bookmarkEnd w:id="1"/>
      <w:r w:rsidRPr="001E0491">
        <w:rPr>
          <w:b/>
          <w:bCs/>
          <w:sz w:val="22"/>
        </w:rPr>
        <w:t>Supplementary Table</w:t>
      </w:r>
      <w:r w:rsidR="00D1418B" w:rsidRPr="001E0491">
        <w:rPr>
          <w:b/>
          <w:bCs/>
          <w:sz w:val="22"/>
        </w:rPr>
        <w:t xml:space="preserve"> </w:t>
      </w:r>
      <w:r w:rsidR="00797BF0">
        <w:rPr>
          <w:b/>
          <w:bCs/>
          <w:sz w:val="22"/>
        </w:rPr>
        <w:t>4</w:t>
      </w:r>
      <w:r w:rsidRPr="001E0491">
        <w:rPr>
          <w:b/>
          <w:bCs/>
          <w:sz w:val="22"/>
        </w:rPr>
        <w:t>.</w:t>
      </w:r>
      <w:r w:rsidRPr="001E0491">
        <w:rPr>
          <w:sz w:val="22"/>
        </w:rPr>
        <w:t xml:space="preserve"> </w:t>
      </w:r>
      <w:r w:rsidR="00D1418B" w:rsidRPr="001E0491">
        <w:rPr>
          <w:sz w:val="22"/>
        </w:rPr>
        <w:t>Over-the-counter</w:t>
      </w:r>
      <w:r w:rsidR="00AC6E8C" w:rsidRPr="001E0491">
        <w:rPr>
          <w:sz w:val="22"/>
        </w:rPr>
        <w:t xml:space="preserve"> nutraceuticals with emerging evidence</w:t>
      </w:r>
      <w:r w:rsidR="00465A38" w:rsidRPr="001E0491">
        <w:rPr>
          <w:sz w:val="22"/>
        </w:rPr>
        <w:t xml:space="preserve"> for complementary cancer use that</w:t>
      </w:r>
      <w:r w:rsidR="00D1418B" w:rsidRPr="001E0491">
        <w:rPr>
          <w:sz w:val="22"/>
        </w:rPr>
        <w:t xml:space="preserve"> may be</w:t>
      </w:r>
      <w:r w:rsidR="00430D07">
        <w:rPr>
          <w:sz w:val="22"/>
        </w:rPr>
        <w:t xml:space="preserve"> evaluated as</w:t>
      </w:r>
      <w:r w:rsidR="00162893">
        <w:rPr>
          <w:sz w:val="22"/>
        </w:rPr>
        <w:t xml:space="preserve"> </w:t>
      </w:r>
      <w:r w:rsidR="00D1418B" w:rsidRPr="001E0491">
        <w:rPr>
          <w:sz w:val="22"/>
        </w:rPr>
        <w:t>adjuncts to KMT</w:t>
      </w:r>
      <w:r w:rsidR="00AC6E8C" w:rsidRPr="001E0491">
        <w:rPr>
          <w:sz w:val="22"/>
        </w:rPr>
        <w:t>.</w:t>
      </w:r>
      <w:r w:rsidR="00BA0EC2" w:rsidRPr="001E0491">
        <w:rPr>
          <w:sz w:val="22"/>
        </w:rPr>
        <w:t xml:space="preserve"> </w:t>
      </w:r>
    </w:p>
    <w:tbl>
      <w:tblPr>
        <w:tblStyle w:val="TableGrid"/>
        <w:tblW w:w="14176" w:type="dxa"/>
        <w:tblInd w:w="-147" w:type="dxa"/>
        <w:tblLayout w:type="fixed"/>
        <w:tblLook w:val="04A0" w:firstRow="1" w:lastRow="0" w:firstColumn="1" w:lastColumn="0" w:noHBand="0" w:noVBand="1"/>
      </w:tblPr>
      <w:tblGrid>
        <w:gridCol w:w="2127"/>
        <w:gridCol w:w="10915"/>
        <w:gridCol w:w="1134"/>
      </w:tblGrid>
      <w:tr w:rsidR="00BC099F" w:rsidRPr="001E0491" w14:paraId="230D535E" w14:textId="77777777" w:rsidTr="007C4980">
        <w:tc>
          <w:tcPr>
            <w:tcW w:w="2127" w:type="dxa"/>
            <w:shd w:val="clear" w:color="auto" w:fill="D9D9D9" w:themeFill="background1" w:themeFillShade="D9"/>
            <w:vAlign w:val="center"/>
          </w:tcPr>
          <w:p w14:paraId="443EDFB7" w14:textId="3F01ACDE" w:rsidR="00BC099F" w:rsidRPr="001E0491" w:rsidRDefault="00A56426" w:rsidP="007C4980">
            <w:pPr>
              <w:spacing w:before="120" w:after="120" w:line="360" w:lineRule="auto"/>
              <w:contextualSpacing w:val="0"/>
              <w:rPr>
                <w:b/>
                <w:bCs/>
                <w:sz w:val="18"/>
                <w:szCs w:val="18"/>
              </w:rPr>
            </w:pPr>
            <w:bookmarkStart w:id="2" w:name="_Hlk136543631"/>
            <w:bookmarkEnd w:id="0"/>
            <w:r w:rsidRPr="001E0491">
              <w:rPr>
                <w:b/>
                <w:bCs/>
                <w:sz w:val="18"/>
                <w:szCs w:val="18"/>
              </w:rPr>
              <w:t>Compound</w:t>
            </w:r>
          </w:p>
        </w:tc>
        <w:tc>
          <w:tcPr>
            <w:tcW w:w="10915" w:type="dxa"/>
            <w:shd w:val="clear" w:color="auto" w:fill="D9D9D9" w:themeFill="background1" w:themeFillShade="D9"/>
            <w:vAlign w:val="center"/>
          </w:tcPr>
          <w:p w14:paraId="56662635" w14:textId="4592F6A2" w:rsidR="00BC099F" w:rsidRPr="001E0491" w:rsidRDefault="00BC099F" w:rsidP="007C4980">
            <w:pPr>
              <w:spacing w:before="120" w:after="120" w:line="360" w:lineRule="auto"/>
              <w:contextualSpacing w:val="0"/>
              <w:rPr>
                <w:b/>
                <w:bCs/>
                <w:sz w:val="18"/>
                <w:szCs w:val="18"/>
              </w:rPr>
            </w:pPr>
            <w:r w:rsidRPr="001E0491">
              <w:rPr>
                <w:b/>
                <w:bCs/>
                <w:sz w:val="18"/>
                <w:szCs w:val="18"/>
              </w:rPr>
              <w:t xml:space="preserve">Comments and </w:t>
            </w:r>
            <w:r w:rsidR="00A56426" w:rsidRPr="001E0491">
              <w:rPr>
                <w:b/>
                <w:bCs/>
                <w:sz w:val="18"/>
                <w:szCs w:val="18"/>
              </w:rPr>
              <w:t>Possible Effects</w:t>
            </w:r>
            <w:r w:rsidRPr="001E0491">
              <w:rPr>
                <w:b/>
                <w:bCs/>
                <w:sz w:val="18"/>
                <w:szCs w:val="18"/>
              </w:rPr>
              <w:t xml:space="preserve"> </w:t>
            </w:r>
            <w:r w:rsidR="00A56426" w:rsidRPr="001E0491">
              <w:rPr>
                <w:b/>
                <w:bCs/>
                <w:sz w:val="18"/>
                <w:szCs w:val="18"/>
              </w:rPr>
              <w:t>in</w:t>
            </w:r>
            <w:r w:rsidRPr="001E0491">
              <w:rPr>
                <w:b/>
                <w:bCs/>
                <w:sz w:val="18"/>
                <w:szCs w:val="18"/>
              </w:rPr>
              <w:t xml:space="preserve"> Cancer</w:t>
            </w:r>
          </w:p>
        </w:tc>
        <w:tc>
          <w:tcPr>
            <w:tcW w:w="1134" w:type="dxa"/>
            <w:shd w:val="clear" w:color="auto" w:fill="D9D9D9" w:themeFill="background1" w:themeFillShade="D9"/>
            <w:vAlign w:val="center"/>
          </w:tcPr>
          <w:p w14:paraId="27D4A010" w14:textId="77777777" w:rsidR="00BC099F" w:rsidRPr="001E0491" w:rsidRDefault="00BC099F" w:rsidP="00A56426">
            <w:pPr>
              <w:spacing w:before="120" w:after="120" w:line="360" w:lineRule="auto"/>
              <w:contextualSpacing w:val="0"/>
              <w:jc w:val="center"/>
              <w:rPr>
                <w:b/>
                <w:bCs/>
                <w:sz w:val="18"/>
                <w:szCs w:val="18"/>
              </w:rPr>
            </w:pPr>
            <w:r w:rsidRPr="001E0491">
              <w:rPr>
                <w:b/>
                <w:bCs/>
                <w:sz w:val="18"/>
                <w:szCs w:val="18"/>
              </w:rPr>
              <w:t>References</w:t>
            </w:r>
          </w:p>
        </w:tc>
      </w:tr>
      <w:tr w:rsidR="00BC099F" w:rsidRPr="001E0491" w14:paraId="2BFB49F5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5143F08C" w14:textId="136335C3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i/>
                <w:iCs/>
                <w:sz w:val="18"/>
                <w:szCs w:val="18"/>
              </w:rPr>
              <w:t>Boswellia Serrata</w:t>
            </w:r>
            <w:r w:rsidRPr="00B83273">
              <w:rPr>
                <w:sz w:val="18"/>
                <w:szCs w:val="18"/>
              </w:rPr>
              <w:t xml:space="preserve"> (frankincense)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05EC309D" w14:textId="61A0049F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Plant</w:t>
            </w:r>
            <w:r w:rsidR="00344734" w:rsidRPr="00B83273">
              <w:rPr>
                <w:sz w:val="18"/>
                <w:szCs w:val="18"/>
              </w:rPr>
              <w:t xml:space="preserve"> from</w:t>
            </w:r>
            <w:r w:rsidRPr="00B83273">
              <w:rPr>
                <w:sz w:val="18"/>
                <w:szCs w:val="18"/>
              </w:rPr>
              <w:t xml:space="preserve"> traditional Indian medicine.</w:t>
            </w:r>
            <w:r w:rsidR="00A43932" w:rsidRPr="00B83273">
              <w:rPr>
                <w:sz w:val="18"/>
                <w:szCs w:val="18"/>
              </w:rPr>
              <w:t xml:space="preserve"> Contains a</w:t>
            </w:r>
            <w:r w:rsidRPr="00B83273">
              <w:rPr>
                <w:sz w:val="18"/>
                <w:szCs w:val="18"/>
              </w:rPr>
              <w:t xml:space="preserve">nti-inflammatory </w:t>
            </w:r>
            <w:r w:rsidR="00A43932" w:rsidRPr="00B83273">
              <w:rPr>
                <w:sz w:val="18"/>
                <w:szCs w:val="18"/>
              </w:rPr>
              <w:t>compounds</w:t>
            </w:r>
            <w:r w:rsidR="009854D0" w:rsidRPr="00B83273">
              <w:rPr>
                <w:sz w:val="18"/>
                <w:szCs w:val="18"/>
              </w:rPr>
              <w:t xml:space="preserve"> </w:t>
            </w:r>
            <w:r w:rsidR="00AE69B0" w:rsidRPr="00B83273">
              <w:rPr>
                <w:sz w:val="18"/>
                <w:szCs w:val="18"/>
              </w:rPr>
              <w:t>that inhibit NF-κB and may induce apoptosis</w:t>
            </w:r>
            <w:r w:rsidR="00627618" w:rsidRPr="00B83273">
              <w:rPr>
                <w:sz w:val="18"/>
                <w:szCs w:val="18"/>
              </w:rPr>
              <w:t xml:space="preserve"> and suppress proliferation</w:t>
            </w:r>
            <w:r w:rsidR="00AE69B0" w:rsidRPr="00B83273">
              <w:rPr>
                <w:sz w:val="18"/>
                <w:szCs w:val="18"/>
              </w:rPr>
              <w:t xml:space="preserve"> in cancer cells</w:t>
            </w:r>
            <w:r w:rsidRPr="00B83273">
              <w:rPr>
                <w:sz w:val="18"/>
                <w:szCs w:val="18"/>
              </w:rPr>
              <w:t xml:space="preserve">. Preliminary evidence suggests efficacy in treating both tumor-associated cerebral edema and cerebral edema associated with radiotherapy. </w:t>
            </w:r>
            <w:r w:rsidR="00230A72" w:rsidRPr="00B83273">
              <w:rPr>
                <w:sz w:val="18"/>
                <w:szCs w:val="18"/>
              </w:rPr>
              <w:t xml:space="preserve">Representative clinical </w:t>
            </w:r>
            <w:r w:rsidR="00412582" w:rsidRPr="00B83273">
              <w:rPr>
                <w:sz w:val="18"/>
                <w:szCs w:val="18"/>
              </w:rPr>
              <w:t>trials</w:t>
            </w:r>
            <w:r w:rsidR="00230A72" w:rsidRPr="00B83273">
              <w:rPr>
                <w:sz w:val="18"/>
                <w:szCs w:val="18"/>
              </w:rPr>
              <w:t xml:space="preserve">: </w:t>
            </w:r>
            <w:r w:rsidR="002679DD" w:rsidRPr="00B83273">
              <w:rPr>
                <w:sz w:val="18"/>
                <w:szCs w:val="18"/>
              </w:rPr>
              <w:t>NCT00243022</w:t>
            </w:r>
            <w:r w:rsidR="00627618" w:rsidRPr="00B83273">
              <w:rPr>
                <w:sz w:val="18"/>
                <w:szCs w:val="18"/>
              </w:rPr>
              <w:t xml:space="preserve">, </w:t>
            </w:r>
            <w:r w:rsidR="002679DD" w:rsidRPr="00B83273">
              <w:rPr>
                <w:sz w:val="18"/>
                <w:szCs w:val="18"/>
              </w:rPr>
              <w:t>NCT04669119, NCT03149081</w:t>
            </w:r>
            <w:r w:rsidR="00344734" w:rsidRPr="00B83273">
              <w:rPr>
                <w:sz w:val="18"/>
                <w:szCs w:val="18"/>
              </w:rPr>
              <w:t>,</w:t>
            </w:r>
            <w:r w:rsidR="002679DD" w:rsidRPr="00B83273">
              <w:rPr>
                <w:sz w:val="18"/>
                <w:szCs w:val="18"/>
              </w:rPr>
              <w:t xml:space="preserve"> NCT04161833</w:t>
            </w:r>
            <w:r w:rsidR="00344734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  <w:vAlign w:val="center"/>
          </w:tcPr>
          <w:p w14:paraId="51119E86" w14:textId="59A2BDF9" w:rsidR="00BC099F" w:rsidRPr="001E0491" w:rsidRDefault="00B91591" w:rsidP="00D674FC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LaXJzdGU8L0F1dGhvcj48WWVhcj4yMDExPC9ZZWFyPjxS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LaXJzdGU8L0F1dGhvcj48WWVhcj4yMDExPC9ZZWFyPjxS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1-5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7E2E0652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6250F639" w14:textId="60123C00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Omega</w:t>
            </w:r>
            <w:r w:rsidR="00F447C4" w:rsidRPr="00B83273">
              <w:rPr>
                <w:sz w:val="18"/>
                <w:szCs w:val="18"/>
              </w:rPr>
              <w:t>-</w:t>
            </w:r>
            <w:r w:rsidRPr="00B83273">
              <w:rPr>
                <w:sz w:val="18"/>
                <w:szCs w:val="18"/>
              </w:rPr>
              <w:t>3</w:t>
            </w:r>
            <w:r w:rsidR="00F447C4" w:rsidRPr="00B83273">
              <w:rPr>
                <w:sz w:val="18"/>
                <w:szCs w:val="18"/>
              </w:rPr>
              <w:t xml:space="preserve"> f</w:t>
            </w:r>
            <w:r w:rsidRPr="00B83273">
              <w:rPr>
                <w:sz w:val="18"/>
                <w:szCs w:val="18"/>
              </w:rPr>
              <w:t xml:space="preserve">atty </w:t>
            </w:r>
            <w:r w:rsidR="00F447C4" w:rsidRPr="00B83273">
              <w:rPr>
                <w:sz w:val="18"/>
                <w:szCs w:val="18"/>
              </w:rPr>
              <w:t>a</w:t>
            </w:r>
            <w:r w:rsidRPr="00B83273">
              <w:rPr>
                <w:sz w:val="18"/>
                <w:szCs w:val="18"/>
              </w:rPr>
              <w:t>cids (DHA/EPA)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20B49D9C" w14:textId="0E1117D7" w:rsidR="00BC099F" w:rsidRPr="00B83273" w:rsidRDefault="00C24E83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Traditionally supplemented as</w:t>
            </w:r>
            <w:r w:rsidR="00F447C4" w:rsidRPr="00B83273">
              <w:rPr>
                <w:sz w:val="18"/>
                <w:szCs w:val="18"/>
              </w:rPr>
              <w:t xml:space="preserve"> anti-inflammatory and cardioprotective. </w:t>
            </w:r>
            <w:r w:rsidR="00BC099F" w:rsidRPr="00B83273">
              <w:rPr>
                <w:sz w:val="18"/>
                <w:szCs w:val="18"/>
              </w:rPr>
              <w:t>May have</w:t>
            </w:r>
            <w:r w:rsidR="005F4529" w:rsidRPr="00B83273">
              <w:rPr>
                <w:sz w:val="18"/>
                <w:szCs w:val="18"/>
              </w:rPr>
              <w:t xml:space="preserve"> indirect</w:t>
            </w:r>
            <w:r w:rsidR="00BC099F" w:rsidRPr="00B83273">
              <w:rPr>
                <w:sz w:val="18"/>
                <w:szCs w:val="18"/>
              </w:rPr>
              <w:t xml:space="preserve"> anti-tumoral effects, including suppression of </w:t>
            </w:r>
            <w:r w:rsidR="00627618" w:rsidRPr="00B83273">
              <w:rPr>
                <w:sz w:val="18"/>
                <w:szCs w:val="18"/>
              </w:rPr>
              <w:t>tumorigenesis</w:t>
            </w:r>
            <w:r w:rsidR="00BC099F" w:rsidRPr="00B83273">
              <w:rPr>
                <w:sz w:val="18"/>
                <w:szCs w:val="18"/>
              </w:rPr>
              <w:t>, angiogenesis, and metastasis.</w:t>
            </w:r>
            <w:r w:rsidR="002679DD" w:rsidRPr="00B83273">
              <w:rPr>
                <w:sz w:val="18"/>
                <w:szCs w:val="18"/>
              </w:rPr>
              <w:t xml:space="preserve"> </w:t>
            </w:r>
            <w:r w:rsidR="00412582" w:rsidRPr="00B83273">
              <w:rPr>
                <w:sz w:val="18"/>
                <w:szCs w:val="18"/>
              </w:rPr>
              <w:t>Representative clinical trials:</w:t>
            </w:r>
            <w:r w:rsidR="00230A72" w:rsidRPr="00B83273">
              <w:rPr>
                <w:sz w:val="18"/>
                <w:szCs w:val="18"/>
              </w:rPr>
              <w:t xml:space="preserve"> </w:t>
            </w:r>
            <w:r w:rsidR="002679DD" w:rsidRPr="00B83273">
              <w:rPr>
                <w:sz w:val="18"/>
                <w:szCs w:val="18"/>
              </w:rPr>
              <w:t>NCT01869764</w:t>
            </w:r>
            <w:r w:rsidR="00254E5B" w:rsidRPr="00B83273">
              <w:rPr>
                <w:sz w:val="18"/>
                <w:szCs w:val="18"/>
              </w:rPr>
              <w:t>, NCT01823991, NCT00815685</w:t>
            </w:r>
            <w:r w:rsidR="00CA3E37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  <w:vAlign w:val="center"/>
          </w:tcPr>
          <w:p w14:paraId="4C0F3340" w14:textId="3EEBBD2A" w:rsidR="00BC099F" w:rsidRPr="001E0491" w:rsidRDefault="00BC099F" w:rsidP="00D674FC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Nb250ZWNpbGxvLUFndWFkbzwvQXV0aG9yPjxZZWFyPjIw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Nb250ZWNpbGxvLUFndWFkbzwvQXV0aG9yPjxZZWFyPjIw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6-9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16BFF071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693C8FD6" w14:textId="3694B4C0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 xml:space="preserve">Cannabidiol </w:t>
            </w:r>
            <w:r w:rsidR="00433612" w:rsidRPr="00B83273">
              <w:rPr>
                <w:sz w:val="18"/>
                <w:szCs w:val="18"/>
              </w:rPr>
              <w:t xml:space="preserve">(CBD) </w:t>
            </w:r>
            <w:r w:rsidRPr="00B83273">
              <w:rPr>
                <w:sz w:val="18"/>
                <w:szCs w:val="18"/>
              </w:rPr>
              <w:t>and related compounds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3038C07A" w14:textId="1E23690F" w:rsidR="00BC099F" w:rsidRPr="00B83273" w:rsidRDefault="0029069B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CBD is an a</w:t>
            </w:r>
            <w:r w:rsidR="00BC099F" w:rsidRPr="00B83273">
              <w:rPr>
                <w:sz w:val="18"/>
                <w:szCs w:val="18"/>
              </w:rPr>
              <w:t>nti-inflammatory agent</w:t>
            </w:r>
            <w:r w:rsidRPr="00B83273">
              <w:rPr>
                <w:sz w:val="18"/>
                <w:szCs w:val="18"/>
              </w:rPr>
              <w:t>.</w:t>
            </w:r>
            <w:r w:rsidR="00BC099F" w:rsidRPr="00B83273">
              <w:rPr>
                <w:sz w:val="18"/>
                <w:szCs w:val="18"/>
              </w:rPr>
              <w:t xml:space="preserve"> Shown to relieve pain and side effects of chemotherapy. </w:t>
            </w:r>
            <w:r w:rsidRPr="00B83273">
              <w:rPr>
                <w:sz w:val="18"/>
                <w:szCs w:val="18"/>
              </w:rPr>
              <w:t xml:space="preserve">CBG, a related </w:t>
            </w:r>
            <w:r w:rsidR="00263B67" w:rsidRPr="00B83273">
              <w:rPr>
                <w:sz w:val="18"/>
                <w:szCs w:val="18"/>
              </w:rPr>
              <w:t>compound</w:t>
            </w:r>
            <w:r w:rsidRPr="00B83273">
              <w:rPr>
                <w:sz w:val="18"/>
                <w:szCs w:val="18"/>
              </w:rPr>
              <w:t>, may</w:t>
            </w:r>
            <w:r w:rsidR="00F447C4" w:rsidRPr="00B83273">
              <w:rPr>
                <w:sz w:val="18"/>
                <w:szCs w:val="18"/>
              </w:rPr>
              <w:t xml:space="preserve"> </w:t>
            </w:r>
            <w:r w:rsidR="00BC099F" w:rsidRPr="00B83273">
              <w:rPr>
                <w:sz w:val="18"/>
                <w:szCs w:val="18"/>
              </w:rPr>
              <w:t>have anti-tumoral effects</w:t>
            </w:r>
            <w:r w:rsidR="00627618" w:rsidRPr="00B83273">
              <w:rPr>
                <w:sz w:val="18"/>
                <w:szCs w:val="18"/>
              </w:rPr>
              <w:t>, including inhibition of invasion</w:t>
            </w:r>
            <w:r w:rsidR="00BC099F" w:rsidRPr="00B83273">
              <w:rPr>
                <w:sz w:val="18"/>
                <w:szCs w:val="18"/>
              </w:rPr>
              <w:t>.</w:t>
            </w:r>
            <w:r w:rsidR="00433612" w:rsidRPr="00B83273">
              <w:rPr>
                <w:sz w:val="18"/>
                <w:szCs w:val="18"/>
              </w:rPr>
              <w:t xml:space="preserve"> THC</w:t>
            </w:r>
            <w:r w:rsidR="009854D0" w:rsidRPr="00B83273">
              <w:rPr>
                <w:sz w:val="18"/>
                <w:szCs w:val="18"/>
              </w:rPr>
              <w:t xml:space="preserve"> and analogues</w:t>
            </w:r>
            <w:r w:rsidR="00433612" w:rsidRPr="00B83273">
              <w:rPr>
                <w:sz w:val="18"/>
                <w:szCs w:val="18"/>
              </w:rPr>
              <w:t xml:space="preserve"> </w:t>
            </w:r>
            <w:r w:rsidR="00F447C4" w:rsidRPr="00B83273">
              <w:rPr>
                <w:sz w:val="18"/>
                <w:szCs w:val="18"/>
              </w:rPr>
              <w:t>have also been studied</w:t>
            </w:r>
            <w:r w:rsidR="00433612" w:rsidRPr="00B83273">
              <w:rPr>
                <w:sz w:val="18"/>
                <w:szCs w:val="18"/>
              </w:rPr>
              <w:t xml:space="preserve">, but CBD may be preferable due to lack of psychoactive effects. </w:t>
            </w:r>
            <w:r w:rsidR="00412582" w:rsidRPr="00B83273">
              <w:rPr>
                <w:sz w:val="18"/>
                <w:szCs w:val="18"/>
              </w:rPr>
              <w:t xml:space="preserve">Representative clinical trials: </w:t>
            </w:r>
            <w:r w:rsidR="00254E5B" w:rsidRPr="00B83273">
              <w:rPr>
                <w:sz w:val="18"/>
                <w:szCs w:val="18"/>
              </w:rPr>
              <w:t>NCT02255292</w:t>
            </w:r>
            <w:r w:rsidR="00AE69B0" w:rsidRPr="00B83273">
              <w:rPr>
                <w:sz w:val="18"/>
                <w:szCs w:val="18"/>
              </w:rPr>
              <w:t>, NCT00530764, NCT00674609, NCT01361607</w:t>
            </w:r>
            <w:r w:rsidR="00CA3E37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  <w:vAlign w:val="center"/>
          </w:tcPr>
          <w:p w14:paraId="0C3CE23D" w14:textId="59212D1B" w:rsidR="00BC099F" w:rsidRPr="001E0491" w:rsidRDefault="00BC099F" w:rsidP="00D674FC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MYWg8L0F1dGhvcj48WWVhcj4yMDIxPC9ZZWFyPjxSZWNO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MYWg8L0F1dGhvcj48WWVhcj4yMDIxPC9ZZWFyPjxSZWNO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10-13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7BE82E67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5C77CDF4" w14:textId="01E7010C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Resveratrol/pterostilbene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5548488A" w14:textId="320C72C7" w:rsidR="00BC099F" w:rsidRPr="00B83273" w:rsidRDefault="00636690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Phytochemicals</w:t>
            </w:r>
            <w:r w:rsidR="00807B35" w:rsidRPr="00B83273">
              <w:rPr>
                <w:sz w:val="18"/>
                <w:szCs w:val="18"/>
              </w:rPr>
              <w:t xml:space="preserve"> typically </w:t>
            </w:r>
            <w:r w:rsidR="00F45888" w:rsidRPr="00B83273">
              <w:rPr>
                <w:sz w:val="18"/>
                <w:szCs w:val="18"/>
              </w:rPr>
              <w:t>s</w:t>
            </w:r>
            <w:r w:rsidR="0014764E" w:rsidRPr="00B83273">
              <w:rPr>
                <w:sz w:val="18"/>
                <w:szCs w:val="18"/>
              </w:rPr>
              <w:t>tudied</w:t>
            </w:r>
            <w:r w:rsidR="00807B35" w:rsidRPr="00B83273">
              <w:rPr>
                <w:sz w:val="18"/>
                <w:szCs w:val="18"/>
              </w:rPr>
              <w:t xml:space="preserve"> as antioxidants</w:t>
            </w:r>
            <w:r w:rsidR="00F447C4" w:rsidRPr="00B83273">
              <w:rPr>
                <w:sz w:val="18"/>
                <w:szCs w:val="18"/>
              </w:rPr>
              <w:t xml:space="preserve"> and chemosensitizers</w:t>
            </w:r>
            <w:r w:rsidR="00140960" w:rsidRPr="00B83273">
              <w:rPr>
                <w:sz w:val="18"/>
                <w:szCs w:val="18"/>
              </w:rPr>
              <w:t xml:space="preserve">. </w:t>
            </w:r>
            <w:r w:rsidR="00B37A4E" w:rsidRPr="00B83273">
              <w:rPr>
                <w:sz w:val="18"/>
                <w:szCs w:val="18"/>
              </w:rPr>
              <w:t>May</w:t>
            </w:r>
            <w:r w:rsidR="00BC099F" w:rsidRPr="00B83273">
              <w:rPr>
                <w:sz w:val="18"/>
                <w:szCs w:val="18"/>
              </w:rPr>
              <w:t xml:space="preserve"> induce apoptosis </w:t>
            </w:r>
            <w:r w:rsidR="00B37A4E" w:rsidRPr="00B83273">
              <w:rPr>
                <w:sz w:val="18"/>
                <w:szCs w:val="18"/>
              </w:rPr>
              <w:t xml:space="preserve">and inhibit </w:t>
            </w:r>
            <w:r w:rsidR="00C24E83" w:rsidRPr="00B83273">
              <w:rPr>
                <w:sz w:val="18"/>
                <w:szCs w:val="18"/>
              </w:rPr>
              <w:t>metastasis</w:t>
            </w:r>
            <w:r w:rsidR="00B37A4E" w:rsidRPr="00B83273">
              <w:rPr>
                <w:sz w:val="18"/>
                <w:szCs w:val="18"/>
              </w:rPr>
              <w:t xml:space="preserve">. </w:t>
            </w:r>
            <w:r w:rsidR="00412582" w:rsidRPr="00B83273">
              <w:rPr>
                <w:sz w:val="18"/>
                <w:szCs w:val="18"/>
              </w:rPr>
              <w:t>Representative clinical trials:</w:t>
            </w:r>
            <w:r w:rsidR="00A23317" w:rsidRPr="00B83273">
              <w:rPr>
                <w:sz w:val="18"/>
                <w:szCs w:val="18"/>
              </w:rPr>
              <w:t xml:space="preserve"> NCT02261844, NCT00433576, NCT00455416</w:t>
            </w:r>
            <w:r w:rsidR="00B37A4E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  <w:vAlign w:val="center"/>
          </w:tcPr>
          <w:p w14:paraId="5113B3DE" w14:textId="5FF8D17B" w:rsidR="00BC099F" w:rsidRPr="001E0491" w:rsidRDefault="00636690" w:rsidP="00D1418B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QYXRyYTwvQXV0aG9yPjxZZWFyPjIwMjE8L1llYXI+PFJl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QYXRyYTwvQXV0aG9yPjxZZWFyPjIwMjE8L1llYXI+PFJl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14-16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7199DFCB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15490EB2" w14:textId="161FCDED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Ursolic acid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6982C70A" w14:textId="54D90ACB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 xml:space="preserve">Anti-inflammatory agent. </w:t>
            </w:r>
            <w:r w:rsidR="003D208B" w:rsidRPr="00B83273">
              <w:rPr>
                <w:sz w:val="18"/>
                <w:szCs w:val="18"/>
              </w:rPr>
              <w:t>Preliminary evidence suggests</w:t>
            </w:r>
            <w:r w:rsidRPr="00B83273">
              <w:rPr>
                <w:sz w:val="18"/>
                <w:szCs w:val="18"/>
              </w:rPr>
              <w:t xml:space="preserve"> anti-tumoral activity, including pro-apoptotic effects</w:t>
            </w:r>
            <w:r w:rsidR="003D208B" w:rsidRPr="00B83273">
              <w:rPr>
                <w:sz w:val="18"/>
                <w:szCs w:val="18"/>
              </w:rPr>
              <w:t xml:space="preserve"> and modulation of glutamine transport</w:t>
            </w:r>
            <w:r w:rsidRPr="00B83273">
              <w:rPr>
                <w:sz w:val="18"/>
                <w:szCs w:val="18"/>
              </w:rPr>
              <w:t>.</w:t>
            </w:r>
            <w:r w:rsidR="00D34CD0" w:rsidRPr="00B83273">
              <w:rPr>
                <w:sz w:val="18"/>
                <w:szCs w:val="18"/>
              </w:rPr>
              <w:t xml:space="preserve"> </w:t>
            </w:r>
            <w:r w:rsidR="00412582" w:rsidRPr="00B83273">
              <w:rPr>
                <w:sz w:val="18"/>
                <w:szCs w:val="18"/>
              </w:rPr>
              <w:t>Representative clinical trials:</w:t>
            </w:r>
            <w:r w:rsidR="00D34CD0" w:rsidRPr="00B83273">
              <w:rPr>
                <w:sz w:val="18"/>
                <w:szCs w:val="18"/>
              </w:rPr>
              <w:t xml:space="preserve"> NCT04403568</w:t>
            </w:r>
            <w:r w:rsidR="002100B8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  <w:vAlign w:val="center"/>
          </w:tcPr>
          <w:p w14:paraId="591ABB8C" w14:textId="0A124743" w:rsidR="00BC099F" w:rsidRPr="001E0491" w:rsidRDefault="00A56426" w:rsidP="00D1418B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TZW88L0F1dGhvcj48WWVhcj4yMDE4PC9ZZWFyPjxSZWNO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TZW88L0F1dGhvcj48WWVhcj4yMDE4PC9ZZWFyPjxSZWNO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17-20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7C2FE7D6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372B6B34" w14:textId="5D2BC927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Nattokinase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34674201" w14:textId="229C128A" w:rsidR="00BC099F" w:rsidRPr="00B83273" w:rsidRDefault="00140960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 xml:space="preserve">Enzyme extracted from Nattō, a traditional Japanese fermented food. Contrary to its name, nattokinase is a serine protease. </w:t>
            </w:r>
            <w:r w:rsidR="00BC099F" w:rsidRPr="00B83273">
              <w:rPr>
                <w:sz w:val="18"/>
                <w:szCs w:val="18"/>
              </w:rPr>
              <w:t>Anti-inflammatory, antithrombotic,</w:t>
            </w:r>
            <w:r w:rsidR="00E26E1F" w:rsidRPr="00B83273">
              <w:rPr>
                <w:sz w:val="18"/>
                <w:szCs w:val="18"/>
              </w:rPr>
              <w:t xml:space="preserve"> antiangiogenic,</w:t>
            </w:r>
            <w:r w:rsidR="00BC099F" w:rsidRPr="00B83273">
              <w:rPr>
                <w:sz w:val="18"/>
                <w:szCs w:val="18"/>
              </w:rPr>
              <w:t xml:space="preserve"> and antifibrinolytic</w:t>
            </w:r>
            <w:r w:rsidR="00E26E1F" w:rsidRPr="00B83273">
              <w:rPr>
                <w:sz w:val="18"/>
                <w:szCs w:val="18"/>
              </w:rPr>
              <w:t xml:space="preserve"> effects</w:t>
            </w:r>
            <w:r w:rsidR="00BC099F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  <w:vAlign w:val="center"/>
          </w:tcPr>
          <w:p w14:paraId="785BFE18" w14:textId="11ED7C7B" w:rsidR="00BC099F" w:rsidRPr="001E0491" w:rsidRDefault="00380B15" w:rsidP="00D1418B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XZW5nPC9BdXRob3I+PFllYXI+MjAxNzwvWWVhcj48UmVj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</w:fldData>
              </w:fldChar>
            </w:r>
            <w:r w:rsidR="00EE538B">
              <w:rPr>
                <w:sz w:val="18"/>
                <w:szCs w:val="18"/>
              </w:rPr>
              <w:instrText xml:space="preserve"> ADDIN EN.CITE </w:instrText>
            </w:r>
            <w:r w:rsidR="00EE538B">
              <w:rPr>
                <w:sz w:val="18"/>
                <w:szCs w:val="18"/>
              </w:rPr>
              <w:fldChar w:fldCharType="begin">
                <w:fldData xml:space="preserve">PEVuZE5vdGU+PENpdGU+PEF1dGhvcj5XZW5nPC9BdXRob3I+PFllYXI+MjAxNzwvWWVhcj48UmVj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</w:fldData>
              </w:fldChar>
            </w:r>
            <w:r w:rsidR="00EE538B">
              <w:rPr>
                <w:sz w:val="18"/>
                <w:szCs w:val="18"/>
              </w:rPr>
              <w:instrText xml:space="preserve"> ADDIN EN.CITE.DATA </w:instrText>
            </w:r>
            <w:r w:rsidR="00EE538B">
              <w:rPr>
                <w:sz w:val="18"/>
                <w:szCs w:val="18"/>
              </w:rPr>
            </w:r>
            <w:r w:rsidR="00EE538B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21-25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25E1BE4C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54DDE62A" w14:textId="73D0B5A8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Serratiopeptidase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5AD1F1FD" w14:textId="587FEE3B" w:rsidR="00BC099F" w:rsidRPr="00B83273" w:rsidRDefault="00140960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 xml:space="preserve">Protease produced by </w:t>
            </w:r>
            <w:r w:rsidRPr="00B83273">
              <w:rPr>
                <w:i/>
                <w:iCs/>
                <w:sz w:val="18"/>
                <w:szCs w:val="18"/>
              </w:rPr>
              <w:t>Serratia marcescens</w:t>
            </w:r>
            <w:r w:rsidRPr="00B83273">
              <w:rPr>
                <w:sz w:val="18"/>
                <w:szCs w:val="18"/>
              </w:rPr>
              <w:t xml:space="preserve">. </w:t>
            </w:r>
            <w:r w:rsidR="00BC099F" w:rsidRPr="00B83273">
              <w:rPr>
                <w:sz w:val="18"/>
                <w:szCs w:val="18"/>
              </w:rPr>
              <w:t>Anti-inflammatory agent</w:t>
            </w:r>
            <w:r w:rsidR="00965C0C" w:rsidRPr="00B83273">
              <w:rPr>
                <w:sz w:val="18"/>
                <w:szCs w:val="18"/>
              </w:rPr>
              <w:t xml:space="preserve">, hypothesized to </w:t>
            </w:r>
            <w:r w:rsidR="00BC099F" w:rsidRPr="00B83273">
              <w:rPr>
                <w:sz w:val="18"/>
                <w:szCs w:val="18"/>
              </w:rPr>
              <w:t>assist in</w:t>
            </w:r>
            <w:r w:rsidR="007B3FAB" w:rsidRPr="00B83273">
              <w:rPr>
                <w:sz w:val="18"/>
                <w:szCs w:val="18"/>
              </w:rPr>
              <w:t xml:space="preserve"> the</w:t>
            </w:r>
            <w:r w:rsidR="00BC099F" w:rsidRPr="00B83273">
              <w:rPr>
                <w:sz w:val="18"/>
                <w:szCs w:val="18"/>
              </w:rPr>
              <w:t xml:space="preserve"> wound-healing</w:t>
            </w:r>
            <w:r w:rsidR="007B3FAB" w:rsidRPr="00B83273">
              <w:rPr>
                <w:sz w:val="18"/>
                <w:szCs w:val="18"/>
              </w:rPr>
              <w:t xml:space="preserve"> process</w:t>
            </w:r>
            <w:r w:rsidR="00BC099F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  <w:vAlign w:val="center"/>
          </w:tcPr>
          <w:p w14:paraId="433D6894" w14:textId="6C739B7B" w:rsidR="00BC099F" w:rsidRPr="001E0491" w:rsidRDefault="00965C0C" w:rsidP="00D1418B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KYWRoYXY8L0F1dGhvcj48WWVhcj4yMDIwPC9ZZWFyPjxS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KYWRoYXY8L0F1dGhvcj48WWVhcj4yMDIwPC9ZZWFyPjxS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26, 27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0854F5" w:rsidRPr="001E0491" w14:paraId="1A49EFB2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06F238C2" w14:textId="414C60B0" w:rsidR="000854F5" w:rsidRPr="00B83273" w:rsidRDefault="000854F5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Polyphenols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15780BF9" w14:textId="7149DA21" w:rsidR="000854F5" w:rsidRPr="00B83273" w:rsidRDefault="000854F5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Large family of naturally occurring phytochemicals. Polyphenols with anti-cancer effects include honokiol and genistein, EGCG via inhibition of GDH, hesperidin via regulation of gluconeogenesis, and caffeic acid via inhibition of GLS. Anti-tumoral activity can occur through a variety of mechanisms, such as antioxidant or anti-inflammatory effects. Representative clinical trials: NCT01928485, NCT03994055, NCT01426620, NCT03751592</w:t>
            </w:r>
            <w:r w:rsidR="00BE1AF6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  <w:vAlign w:val="center"/>
          </w:tcPr>
          <w:p w14:paraId="39700A5A" w14:textId="461AEDD9" w:rsidR="000854F5" w:rsidRPr="001E0491" w:rsidRDefault="000854F5" w:rsidP="000854F5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CYW5pazwvQXV0aG9yPjxZZWFyPjIwMTk8L1llYXI+PFJl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CYW5pazwvQXV0aG9yPjxZZWFyPjIwMTk8L1llYXI+PFJl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28-35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bookmarkEnd w:id="2"/>
      <w:tr w:rsidR="00BC099F" w:rsidRPr="001E0491" w14:paraId="65F29C1C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604E3CDA" w14:textId="2A26258B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lastRenderedPageBreak/>
              <w:t>Flavonoids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64AC02C9" w14:textId="1FDB9355" w:rsidR="00BC099F" w:rsidRPr="00B83273" w:rsidRDefault="00E26E1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P</w:t>
            </w:r>
            <w:r w:rsidR="00140960" w:rsidRPr="00B83273">
              <w:rPr>
                <w:sz w:val="18"/>
                <w:szCs w:val="18"/>
              </w:rPr>
              <w:t>olyphenol</w:t>
            </w:r>
            <w:r w:rsidRPr="00B83273">
              <w:rPr>
                <w:sz w:val="18"/>
                <w:szCs w:val="18"/>
              </w:rPr>
              <w:t>s</w:t>
            </w:r>
            <w:r w:rsidR="00140960" w:rsidRPr="00B83273">
              <w:rPr>
                <w:sz w:val="18"/>
                <w:szCs w:val="18"/>
              </w:rPr>
              <w:t xml:space="preserve"> found in plants. </w:t>
            </w:r>
            <w:r w:rsidR="00BC099F" w:rsidRPr="00B83273">
              <w:rPr>
                <w:sz w:val="18"/>
                <w:szCs w:val="18"/>
              </w:rPr>
              <w:t>Several flavonoids (</w:t>
            </w:r>
            <w:r w:rsidR="000F1A85" w:rsidRPr="00B83273">
              <w:rPr>
                <w:sz w:val="18"/>
                <w:szCs w:val="18"/>
              </w:rPr>
              <w:t>e.g.,</w:t>
            </w:r>
            <w:r w:rsidR="00BC099F" w:rsidRPr="00B83273">
              <w:rPr>
                <w:sz w:val="18"/>
                <w:szCs w:val="18"/>
              </w:rPr>
              <w:t xml:space="preserve"> alpinumisoflavone, 4-O-methyl alpinumisoflavone) inhibit HIF-1α and may </w:t>
            </w:r>
            <w:r w:rsidR="00A512B7" w:rsidRPr="00B83273">
              <w:rPr>
                <w:sz w:val="18"/>
                <w:szCs w:val="18"/>
              </w:rPr>
              <w:t>interact with</w:t>
            </w:r>
            <w:r w:rsidR="00BC099F" w:rsidRPr="00B83273">
              <w:rPr>
                <w:sz w:val="18"/>
                <w:szCs w:val="18"/>
              </w:rPr>
              <w:t xml:space="preserve"> HIF-1 target genes. </w:t>
            </w:r>
            <w:r w:rsidR="00A512B7" w:rsidRPr="00B83273">
              <w:rPr>
                <w:sz w:val="18"/>
                <w:szCs w:val="18"/>
              </w:rPr>
              <w:t>Some compounds</w:t>
            </w:r>
            <w:r w:rsidR="00664223" w:rsidRPr="00B83273">
              <w:rPr>
                <w:sz w:val="18"/>
                <w:szCs w:val="18"/>
              </w:rPr>
              <w:t xml:space="preserve"> such as apigenin</w:t>
            </w:r>
            <w:r w:rsidR="002F3593" w:rsidRPr="00B83273">
              <w:rPr>
                <w:sz w:val="18"/>
                <w:szCs w:val="18"/>
              </w:rPr>
              <w:t xml:space="preserve">, kaempferol, myricetin and fisetin are </w:t>
            </w:r>
            <w:r w:rsidRPr="00B83273">
              <w:rPr>
                <w:sz w:val="18"/>
                <w:szCs w:val="18"/>
              </w:rPr>
              <w:t xml:space="preserve">being </w:t>
            </w:r>
            <w:r w:rsidR="007B3FAB" w:rsidRPr="00B83273">
              <w:rPr>
                <w:sz w:val="18"/>
                <w:szCs w:val="18"/>
              </w:rPr>
              <w:t>investigated</w:t>
            </w:r>
            <w:r w:rsidRPr="00B83273">
              <w:rPr>
                <w:sz w:val="18"/>
                <w:szCs w:val="18"/>
              </w:rPr>
              <w:t xml:space="preserve"> for</w:t>
            </w:r>
            <w:r w:rsidR="002F3593" w:rsidRPr="00B83273">
              <w:rPr>
                <w:sz w:val="18"/>
                <w:szCs w:val="18"/>
              </w:rPr>
              <w:t xml:space="preserve"> direct anti-tumoral effects and</w:t>
            </w:r>
            <w:r w:rsidR="00D34CD0" w:rsidRPr="00B83273">
              <w:rPr>
                <w:sz w:val="18"/>
                <w:szCs w:val="18"/>
              </w:rPr>
              <w:t xml:space="preserve"> </w:t>
            </w:r>
            <w:r w:rsidR="002F3593" w:rsidRPr="00B83273">
              <w:rPr>
                <w:sz w:val="18"/>
                <w:szCs w:val="18"/>
              </w:rPr>
              <w:t>secondary cancer</w:t>
            </w:r>
            <w:r w:rsidRPr="00B83273">
              <w:rPr>
                <w:sz w:val="18"/>
                <w:szCs w:val="18"/>
              </w:rPr>
              <w:t xml:space="preserve"> prevention</w:t>
            </w:r>
            <w:r w:rsidR="00D34CD0" w:rsidRPr="00B83273">
              <w:rPr>
                <w:sz w:val="18"/>
                <w:szCs w:val="18"/>
              </w:rPr>
              <w:t xml:space="preserve">. </w:t>
            </w:r>
            <w:r w:rsidR="00412582" w:rsidRPr="00B83273">
              <w:rPr>
                <w:sz w:val="18"/>
                <w:szCs w:val="18"/>
              </w:rPr>
              <w:t>Representative clinical trials:</w:t>
            </w:r>
            <w:r w:rsidR="00AA54CA" w:rsidRPr="00B83273">
              <w:rPr>
                <w:sz w:val="18"/>
                <w:szCs w:val="18"/>
              </w:rPr>
              <w:t xml:space="preserve"> NCT00609310, NCT05968677, NCT05178303, NCT05903456</w:t>
            </w:r>
            <w:r w:rsidR="00AF6C10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  <w:vAlign w:val="center"/>
          </w:tcPr>
          <w:p w14:paraId="35F3D301" w14:textId="7D272B0E" w:rsidR="00BC099F" w:rsidRPr="001E0491" w:rsidRDefault="00A512B7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HYW88L0F1dGhvcj48WWVhcj4yMDE1PC9ZZWFyPjxSZWNO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HYW88L0F1dGhvcj48WWVhcj4yMDE1PC9ZZWFyPjxSZWNO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36-38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0854F5" w:rsidRPr="001E0491" w14:paraId="3BE1F7A6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425BC536" w14:textId="147B04AA" w:rsidR="000854F5" w:rsidRPr="00B83273" w:rsidRDefault="000854F5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Quercetin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55A98800" w14:textId="381C863E" w:rsidR="000854F5" w:rsidRPr="00B83273" w:rsidRDefault="000854F5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 xml:space="preserve">One of the most abundant dietary flavonoids. May </w:t>
            </w:r>
            <w:r w:rsidR="007B3FAB" w:rsidRPr="00B83273">
              <w:rPr>
                <w:sz w:val="18"/>
                <w:szCs w:val="18"/>
              </w:rPr>
              <w:t>synergize with</w:t>
            </w:r>
            <w:r w:rsidRPr="00B83273">
              <w:rPr>
                <w:sz w:val="18"/>
                <w:szCs w:val="18"/>
              </w:rPr>
              <w:t xml:space="preserve"> temozolomide. </w:t>
            </w:r>
            <w:r w:rsidR="007B3FAB" w:rsidRPr="00B83273">
              <w:rPr>
                <w:sz w:val="18"/>
                <w:szCs w:val="18"/>
              </w:rPr>
              <w:t>Preliminary evidence shows</w:t>
            </w:r>
            <w:r w:rsidRPr="00B83273">
              <w:rPr>
                <w:sz w:val="18"/>
                <w:szCs w:val="18"/>
              </w:rPr>
              <w:t xml:space="preserve"> direct pro-apoptotic effects, partly by </w:t>
            </w:r>
            <w:r w:rsidR="001E0491" w:rsidRPr="00B83273">
              <w:rPr>
                <w:sz w:val="18"/>
                <w:szCs w:val="18"/>
              </w:rPr>
              <w:t>induction</w:t>
            </w:r>
            <w:r w:rsidRPr="00B83273">
              <w:rPr>
                <w:sz w:val="18"/>
                <w:szCs w:val="18"/>
              </w:rPr>
              <w:t xml:space="preserve"> of autophagy. Representative clinical trials: NCT05680662, NCT05724329</w:t>
            </w:r>
            <w:r w:rsidR="001E0491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63D34A9B" w14:textId="34FA5A94" w:rsidR="000854F5" w:rsidRPr="001E0491" w:rsidRDefault="000854F5" w:rsidP="000854F5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SYXVmPC9BdXRob3I+PFllYXI+MjAxODwvWWVhcj48UmVj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SYXVmPC9BdXRob3I+PFllYXI+MjAxODwvWWVhcj48UmVj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39-41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58CEB3C7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1811A715" w14:textId="4E6EA5F4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Berberine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52B99FC3" w14:textId="7CCB121E" w:rsidR="00BC099F" w:rsidRPr="00B83273" w:rsidRDefault="004865C7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Antihyperglycemic</w:t>
            </w:r>
            <w:r w:rsidR="00E34A74" w:rsidRPr="00B83273">
              <w:rPr>
                <w:sz w:val="18"/>
                <w:szCs w:val="18"/>
              </w:rPr>
              <w:t>, a</w:t>
            </w:r>
            <w:r w:rsidR="00BC099F" w:rsidRPr="00B83273">
              <w:rPr>
                <w:sz w:val="18"/>
                <w:szCs w:val="18"/>
              </w:rPr>
              <w:t>nti-inflammatory and antioxidant agent. May be pro-apoptotic in cancer cells and regulate cell cycle</w:t>
            </w:r>
            <w:r w:rsidR="007E175E" w:rsidRPr="00B83273">
              <w:rPr>
                <w:sz w:val="18"/>
                <w:szCs w:val="18"/>
              </w:rPr>
              <w:t xml:space="preserve">, </w:t>
            </w:r>
            <w:r w:rsidR="00BC099F" w:rsidRPr="00B83273">
              <w:rPr>
                <w:sz w:val="18"/>
                <w:szCs w:val="18"/>
              </w:rPr>
              <w:t>autophagy</w:t>
            </w:r>
            <w:r w:rsidRPr="00B83273">
              <w:rPr>
                <w:sz w:val="18"/>
                <w:szCs w:val="18"/>
              </w:rPr>
              <w:t>, and</w:t>
            </w:r>
            <w:r w:rsidR="00BC099F" w:rsidRPr="00B83273">
              <w:rPr>
                <w:sz w:val="18"/>
                <w:szCs w:val="18"/>
              </w:rPr>
              <w:t xml:space="preserve"> metastasis</w:t>
            </w:r>
            <w:r w:rsidR="006B79E9" w:rsidRPr="00B83273">
              <w:rPr>
                <w:sz w:val="18"/>
                <w:szCs w:val="18"/>
              </w:rPr>
              <w:t>.</w:t>
            </w:r>
            <w:r w:rsidR="00AA54CA" w:rsidRPr="00B83273">
              <w:rPr>
                <w:sz w:val="18"/>
                <w:szCs w:val="18"/>
              </w:rPr>
              <w:t xml:space="preserve"> </w:t>
            </w:r>
            <w:r w:rsidR="00412582" w:rsidRPr="00B83273">
              <w:rPr>
                <w:sz w:val="18"/>
                <w:szCs w:val="18"/>
              </w:rPr>
              <w:t>Representative clinical trials:</w:t>
            </w:r>
            <w:r w:rsidR="00AA54CA" w:rsidRPr="00B83273">
              <w:rPr>
                <w:sz w:val="18"/>
                <w:szCs w:val="18"/>
              </w:rPr>
              <w:t xml:space="preserve"> NCT03486496, NCT03281096, NCT02226185</w:t>
            </w:r>
            <w:r w:rsidR="001E0491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  <w:vAlign w:val="center"/>
          </w:tcPr>
          <w:p w14:paraId="3632E02B" w14:textId="4E7AA8DC" w:rsidR="00BC099F" w:rsidRPr="001E0491" w:rsidRDefault="00B652B4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UaWxsaG9uPC9BdXRob3I+PFllYXI+MjAxMjwvWWVhcj48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UaWxsaG9uPC9BdXRob3I+PFllYXI+MjAxMjwvWWVhcj48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42-45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52120370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1AD7F643" w14:textId="05E16453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Oral vitamin C (low plasma concentrations)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655C7C8A" w14:textId="0314985F" w:rsidR="00BC099F" w:rsidRPr="00B83273" w:rsidRDefault="007B62B0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 xml:space="preserve">Antioxidant agent. </w:t>
            </w:r>
            <w:r w:rsidR="00A64FFB" w:rsidRPr="00B83273">
              <w:rPr>
                <w:sz w:val="18"/>
                <w:szCs w:val="18"/>
              </w:rPr>
              <w:t>V</w:t>
            </w:r>
            <w:r w:rsidR="00BC099F" w:rsidRPr="00B83273">
              <w:rPr>
                <w:sz w:val="18"/>
                <w:szCs w:val="18"/>
              </w:rPr>
              <w:t xml:space="preserve">itamin C supplementation has been associated with lower mortality in breast cancer patients. </w:t>
            </w:r>
            <w:r w:rsidR="001E0491" w:rsidRPr="00B83273">
              <w:rPr>
                <w:sz w:val="18"/>
                <w:szCs w:val="18"/>
              </w:rPr>
              <w:t>Chemoprotective effects</w:t>
            </w:r>
            <w:r w:rsidR="00F12E75" w:rsidRPr="00B83273">
              <w:rPr>
                <w:sz w:val="18"/>
                <w:szCs w:val="18"/>
              </w:rPr>
              <w:t xml:space="preserve">. </w:t>
            </w:r>
            <w:r w:rsidR="00BC099F" w:rsidRPr="00B83273">
              <w:rPr>
                <w:sz w:val="18"/>
                <w:szCs w:val="18"/>
              </w:rPr>
              <w:t xml:space="preserve">Note that oral vitamin C results in much lower </w:t>
            </w:r>
            <w:r w:rsidR="007B3FAB" w:rsidRPr="00B83273">
              <w:rPr>
                <w:sz w:val="18"/>
                <w:szCs w:val="18"/>
              </w:rPr>
              <w:t xml:space="preserve">intermittent </w:t>
            </w:r>
            <w:r w:rsidR="00BC099F" w:rsidRPr="00B83273">
              <w:rPr>
                <w:sz w:val="18"/>
                <w:szCs w:val="18"/>
              </w:rPr>
              <w:t>plasma concentrations</w:t>
            </w:r>
            <w:r w:rsidR="0029735C" w:rsidRPr="00B83273">
              <w:rPr>
                <w:sz w:val="18"/>
                <w:szCs w:val="18"/>
              </w:rPr>
              <w:t>,</w:t>
            </w:r>
            <w:r w:rsidR="00C67865" w:rsidRPr="00B83273">
              <w:rPr>
                <w:sz w:val="18"/>
                <w:szCs w:val="18"/>
              </w:rPr>
              <w:t xml:space="preserve"> </w:t>
            </w:r>
            <w:r w:rsidR="007B3FAB" w:rsidRPr="00B83273">
              <w:rPr>
                <w:sz w:val="18"/>
                <w:szCs w:val="18"/>
              </w:rPr>
              <w:t xml:space="preserve">possibly </w:t>
            </w:r>
            <w:r w:rsidR="00A64FFB" w:rsidRPr="00B83273">
              <w:rPr>
                <w:sz w:val="18"/>
                <w:szCs w:val="18"/>
              </w:rPr>
              <w:t xml:space="preserve">with </w:t>
            </w:r>
            <w:r w:rsidR="0029735C" w:rsidRPr="00B83273">
              <w:rPr>
                <w:sz w:val="18"/>
                <w:szCs w:val="18"/>
              </w:rPr>
              <w:t xml:space="preserve">antioxidant rather than </w:t>
            </w:r>
            <w:r w:rsidR="00A64FFB" w:rsidRPr="00B83273">
              <w:rPr>
                <w:sz w:val="18"/>
                <w:szCs w:val="18"/>
              </w:rPr>
              <w:t xml:space="preserve">prooxidant </w:t>
            </w:r>
            <w:r w:rsidR="001E0491" w:rsidRPr="00B83273">
              <w:rPr>
                <w:sz w:val="18"/>
                <w:szCs w:val="18"/>
              </w:rPr>
              <w:t>activity. H</w:t>
            </w:r>
            <w:r w:rsidR="0055151D" w:rsidRPr="00B83273">
              <w:rPr>
                <w:sz w:val="18"/>
                <w:szCs w:val="18"/>
              </w:rPr>
              <w:t xml:space="preserve">igh-dose </w:t>
            </w:r>
            <w:r w:rsidR="00A64FFB" w:rsidRPr="00B83273">
              <w:rPr>
                <w:sz w:val="18"/>
                <w:szCs w:val="18"/>
              </w:rPr>
              <w:t>oral supplementation could</w:t>
            </w:r>
            <w:r w:rsidR="002623A0" w:rsidRPr="00B83273">
              <w:rPr>
                <w:sz w:val="18"/>
                <w:szCs w:val="18"/>
              </w:rPr>
              <w:t xml:space="preserve"> enhance pharmacokinetics</w:t>
            </w:r>
            <w:r w:rsidR="001E0491" w:rsidRPr="00B83273">
              <w:rPr>
                <w:sz w:val="18"/>
                <w:szCs w:val="18"/>
              </w:rPr>
              <w:t xml:space="preserve"> between intravenous infusions</w:t>
            </w:r>
            <w:r w:rsidR="002623A0" w:rsidRPr="00B83273">
              <w:rPr>
                <w:sz w:val="18"/>
                <w:szCs w:val="18"/>
              </w:rPr>
              <w:t xml:space="preserve"> </w:t>
            </w:r>
            <w:r w:rsidR="00383E36" w:rsidRPr="00B83273">
              <w:rPr>
                <w:sz w:val="18"/>
                <w:szCs w:val="18"/>
              </w:rPr>
              <w:t>by exceeding the baseline homeostatic saturation levels</w:t>
            </w:r>
            <w:r w:rsidR="001E0491" w:rsidRPr="00B83273">
              <w:rPr>
                <w:sz w:val="18"/>
                <w:szCs w:val="18"/>
              </w:rPr>
              <w:t>.</w:t>
            </w:r>
            <w:r w:rsidR="002623A0" w:rsidRPr="00B83273">
              <w:rPr>
                <w:sz w:val="18"/>
                <w:szCs w:val="18"/>
              </w:rPr>
              <w:t xml:space="preserve"> </w:t>
            </w:r>
            <w:r w:rsidR="00412582" w:rsidRPr="00B83273">
              <w:rPr>
                <w:sz w:val="18"/>
                <w:szCs w:val="18"/>
              </w:rPr>
              <w:t>Representative clinical trials:</w:t>
            </w:r>
            <w:r w:rsidR="00F12E75" w:rsidRPr="00B83273">
              <w:rPr>
                <w:sz w:val="18"/>
                <w:szCs w:val="18"/>
              </w:rPr>
              <w:t xml:space="preserve"> NCT02868151</w:t>
            </w:r>
            <w:r w:rsidR="00412582" w:rsidRPr="00B83273">
              <w:rPr>
                <w:sz w:val="18"/>
                <w:szCs w:val="18"/>
              </w:rPr>
              <w:t xml:space="preserve">, </w:t>
            </w:r>
            <w:r w:rsidR="00F12E75" w:rsidRPr="00B83273">
              <w:rPr>
                <w:sz w:val="18"/>
                <w:szCs w:val="18"/>
              </w:rPr>
              <w:t>NCT03682029</w:t>
            </w:r>
            <w:r w:rsidR="0001654E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28229745" w14:textId="0D295102" w:rsidR="00BC099F" w:rsidRPr="001E0491" w:rsidRDefault="0002026A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QYWRheWF0dHk8L0F1dGhvcj48WWVhcj4yMDAzPC9ZZWFy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=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QYWRheWF0dHk8L0F1dGhvcj48WWVhcj4yMDAzPC9ZZWFy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=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46-50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235BD25C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181AC392" w14:textId="32D28019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Sodium selenite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455D5038" w14:textId="1D604058" w:rsidR="00BC099F" w:rsidRPr="00B83273" w:rsidRDefault="006B79E9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Selenium is a nutritionally essential element; however, anti-cancer activity</w:t>
            </w:r>
            <w:r w:rsidR="00814AFA" w:rsidRPr="00B83273">
              <w:rPr>
                <w:sz w:val="18"/>
                <w:szCs w:val="18"/>
              </w:rPr>
              <w:t xml:space="preserve"> </w:t>
            </w:r>
            <w:r w:rsidR="00FE506B" w:rsidRPr="00B83273">
              <w:rPr>
                <w:sz w:val="18"/>
                <w:szCs w:val="18"/>
              </w:rPr>
              <w:t xml:space="preserve">has been </w:t>
            </w:r>
            <w:r w:rsidR="007B3FAB" w:rsidRPr="00B83273">
              <w:rPr>
                <w:sz w:val="18"/>
                <w:szCs w:val="18"/>
              </w:rPr>
              <w:t>examined</w:t>
            </w:r>
            <w:r w:rsidR="0036498C" w:rsidRPr="00B83273">
              <w:rPr>
                <w:sz w:val="18"/>
                <w:szCs w:val="18"/>
              </w:rPr>
              <w:t xml:space="preserve"> primarily</w:t>
            </w:r>
            <w:r w:rsidR="00814AFA" w:rsidRPr="00B83273">
              <w:rPr>
                <w:sz w:val="18"/>
                <w:szCs w:val="18"/>
              </w:rPr>
              <w:t xml:space="preserve"> for sodium selenite</w:t>
            </w:r>
            <w:r w:rsidR="0036498C" w:rsidRPr="00B83273">
              <w:rPr>
                <w:sz w:val="18"/>
                <w:szCs w:val="18"/>
              </w:rPr>
              <w:t>, via prooxidative mechanisms</w:t>
            </w:r>
            <w:r w:rsidRPr="00B83273">
              <w:rPr>
                <w:sz w:val="18"/>
                <w:szCs w:val="18"/>
              </w:rPr>
              <w:t xml:space="preserve">. </w:t>
            </w:r>
            <w:r w:rsidR="00BC099F" w:rsidRPr="00B83273">
              <w:rPr>
                <w:sz w:val="18"/>
                <w:szCs w:val="18"/>
              </w:rPr>
              <w:t xml:space="preserve">Evidence from </w:t>
            </w:r>
            <w:r w:rsidR="00A965A0" w:rsidRPr="00B83273">
              <w:rPr>
                <w:sz w:val="18"/>
                <w:szCs w:val="18"/>
              </w:rPr>
              <w:t>pilot clinical studies</w:t>
            </w:r>
            <w:r w:rsidR="00BC099F" w:rsidRPr="00B83273">
              <w:rPr>
                <w:sz w:val="18"/>
                <w:szCs w:val="18"/>
              </w:rPr>
              <w:t xml:space="preserve"> suggests that sodium selenite </w:t>
            </w:r>
            <w:r w:rsidR="00A965A0" w:rsidRPr="00B83273">
              <w:rPr>
                <w:sz w:val="18"/>
                <w:szCs w:val="18"/>
              </w:rPr>
              <w:t>could</w:t>
            </w:r>
            <w:r w:rsidR="00BC099F" w:rsidRPr="00B83273">
              <w:rPr>
                <w:sz w:val="18"/>
                <w:szCs w:val="18"/>
              </w:rPr>
              <w:t xml:space="preserve"> reduce tumor burden, potentiate chemotherapy, and reduce chemotherapy</w:t>
            </w:r>
            <w:r w:rsidR="001E0491" w:rsidRPr="00B83273">
              <w:rPr>
                <w:sz w:val="18"/>
                <w:szCs w:val="18"/>
              </w:rPr>
              <w:t xml:space="preserve"> toxicity</w:t>
            </w:r>
            <w:r w:rsidR="00BC099F" w:rsidRPr="00B83273">
              <w:rPr>
                <w:sz w:val="18"/>
                <w:szCs w:val="18"/>
              </w:rPr>
              <w:t>. May decrease proliferation and induce autophagy in glioma cells.</w:t>
            </w:r>
            <w:r w:rsidR="001C5010" w:rsidRPr="00B83273">
              <w:rPr>
                <w:sz w:val="18"/>
                <w:szCs w:val="18"/>
              </w:rPr>
              <w:t xml:space="preserve"> </w:t>
            </w:r>
            <w:r w:rsidR="00814AFA" w:rsidRPr="00B83273">
              <w:rPr>
                <w:sz w:val="18"/>
                <w:szCs w:val="18"/>
              </w:rPr>
              <w:t>Representative clinical trial: NCT02184533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27DB4E69" w14:textId="345E5CCE" w:rsidR="00BC099F" w:rsidRPr="001E0491" w:rsidRDefault="00814AFA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MaXBpbnNraTwvQXV0aG9yPjxZZWFyPjIwMTc8L1llYXI+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MaXBpbnNraTwvQXV0aG9yPjxZZWFyPjIwMTc8L1llYXI+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51-54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436D1B4D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14A1E073" w14:textId="5088FE8C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Gingerol</w:t>
            </w:r>
            <w:r w:rsidR="000F090D" w:rsidRPr="00B83273">
              <w:rPr>
                <w:sz w:val="18"/>
                <w:szCs w:val="18"/>
              </w:rPr>
              <w:t>s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4016922D" w14:textId="34C339EA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Antioxidant</w:t>
            </w:r>
            <w:r w:rsidR="00FB4EC4" w:rsidRPr="00B83273">
              <w:rPr>
                <w:sz w:val="18"/>
                <w:szCs w:val="18"/>
              </w:rPr>
              <w:t>, antiproliferative</w:t>
            </w:r>
            <w:r w:rsidRPr="00B83273">
              <w:rPr>
                <w:sz w:val="18"/>
                <w:szCs w:val="18"/>
              </w:rPr>
              <w:t xml:space="preserve"> and anti-inflammatory</w:t>
            </w:r>
            <w:r w:rsidR="00EA38E3" w:rsidRPr="00B83273">
              <w:rPr>
                <w:sz w:val="18"/>
                <w:szCs w:val="18"/>
              </w:rPr>
              <w:t xml:space="preserve"> </w:t>
            </w:r>
            <w:r w:rsidR="00C5153F" w:rsidRPr="00B83273">
              <w:rPr>
                <w:sz w:val="18"/>
                <w:szCs w:val="18"/>
              </w:rPr>
              <w:t xml:space="preserve">through </w:t>
            </w:r>
            <w:r w:rsidR="00FB4EC4" w:rsidRPr="00B83273">
              <w:rPr>
                <w:sz w:val="18"/>
                <w:szCs w:val="18"/>
              </w:rPr>
              <w:t>a variety of signaling</w:t>
            </w:r>
            <w:r w:rsidR="00C5153F" w:rsidRPr="00B83273">
              <w:rPr>
                <w:sz w:val="18"/>
                <w:szCs w:val="18"/>
              </w:rPr>
              <w:t xml:space="preserve"> pathways</w:t>
            </w:r>
            <w:r w:rsidR="00E8106A" w:rsidRPr="00B83273">
              <w:rPr>
                <w:sz w:val="18"/>
                <w:szCs w:val="18"/>
              </w:rPr>
              <w:t xml:space="preserve">. </w:t>
            </w:r>
            <w:r w:rsidR="000F090D" w:rsidRPr="00B83273">
              <w:rPr>
                <w:sz w:val="18"/>
                <w:szCs w:val="18"/>
              </w:rPr>
              <w:t xml:space="preserve">A clinical trial </w:t>
            </w:r>
            <w:r w:rsidR="00C5153F" w:rsidRPr="00B83273">
              <w:rPr>
                <w:sz w:val="18"/>
                <w:szCs w:val="18"/>
              </w:rPr>
              <w:t xml:space="preserve">noted reduction in </w:t>
            </w:r>
            <w:r w:rsidR="000F090D" w:rsidRPr="00B83273">
              <w:rPr>
                <w:sz w:val="18"/>
                <w:szCs w:val="18"/>
              </w:rPr>
              <w:t xml:space="preserve">chemotherapy-induced nausea. </w:t>
            </w:r>
            <w:r w:rsidR="001C5010" w:rsidRPr="00B83273">
              <w:rPr>
                <w:sz w:val="18"/>
                <w:szCs w:val="18"/>
              </w:rPr>
              <w:t>Representative clinical trials:</w:t>
            </w:r>
            <w:r w:rsidR="000F090D" w:rsidRPr="00B83273">
              <w:rPr>
                <w:sz w:val="18"/>
                <w:szCs w:val="18"/>
              </w:rPr>
              <w:t xml:space="preserve"> NCT00040742, NCT01887314, NCT00064272</w:t>
            </w:r>
            <w:r w:rsidR="001E0491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3CF2A33C" w14:textId="5245FA68" w:rsidR="00BC099F" w:rsidRPr="001E0491" w:rsidRDefault="0036498C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kZSBMaW1hPC9BdXRob3I+PFllYXI+MjAxODwvWWVhcj48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kZSBMaW1hPC9BdXRob3I+PFllYXI+MjAxODwvWWVhcj48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55-58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015E611A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4BBD1F08" w14:textId="329A14EE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Alpha-lipoic acid</w:t>
            </w:r>
            <w:r w:rsidR="00EA38E3" w:rsidRPr="00B83273">
              <w:rPr>
                <w:sz w:val="18"/>
                <w:szCs w:val="18"/>
              </w:rPr>
              <w:t xml:space="preserve"> (ALA)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3C77CF0D" w14:textId="4A08F019" w:rsidR="00BC099F" w:rsidRPr="00B83273" w:rsidRDefault="00EA38E3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 xml:space="preserve">Endogenously produced compound that is necessary for mitochondrial reactions. </w:t>
            </w:r>
            <w:r w:rsidR="00BC099F" w:rsidRPr="00B83273">
              <w:rPr>
                <w:sz w:val="18"/>
                <w:szCs w:val="18"/>
              </w:rPr>
              <w:t>Antioxidant</w:t>
            </w:r>
            <w:r w:rsidR="001657CA" w:rsidRPr="00B83273">
              <w:rPr>
                <w:sz w:val="18"/>
                <w:szCs w:val="18"/>
              </w:rPr>
              <w:t xml:space="preserve"> </w:t>
            </w:r>
            <w:r w:rsidR="00BC099F" w:rsidRPr="00B83273">
              <w:rPr>
                <w:sz w:val="18"/>
                <w:szCs w:val="18"/>
              </w:rPr>
              <w:t>and anti-inflammatory via inhibition of NF-κB. May inhibit invasion and metastasis. May potentiate chemotherapy.</w:t>
            </w:r>
            <w:r w:rsidR="00936DE9" w:rsidRPr="00B83273">
              <w:rPr>
                <w:sz w:val="18"/>
                <w:szCs w:val="18"/>
              </w:rPr>
              <w:t xml:space="preserve"> </w:t>
            </w:r>
            <w:r w:rsidR="00C83192" w:rsidRPr="00B83273">
              <w:rPr>
                <w:sz w:val="18"/>
                <w:szCs w:val="18"/>
              </w:rPr>
              <w:t>Reported to reduce</w:t>
            </w:r>
            <w:r w:rsidR="00936DE9" w:rsidRPr="00B83273">
              <w:rPr>
                <w:sz w:val="18"/>
                <w:szCs w:val="18"/>
              </w:rPr>
              <w:t xml:space="preserve"> chemotherapy-induced neuropathy and cardiotoxicity.</w:t>
            </w:r>
            <w:r w:rsidR="00BC099F" w:rsidRPr="00B83273">
              <w:rPr>
                <w:sz w:val="18"/>
                <w:szCs w:val="18"/>
              </w:rPr>
              <w:t xml:space="preserve"> </w:t>
            </w:r>
            <w:r w:rsidR="001C5010" w:rsidRPr="00B83273">
              <w:rPr>
                <w:sz w:val="18"/>
                <w:szCs w:val="18"/>
              </w:rPr>
              <w:t>Representative clinical trials:</w:t>
            </w:r>
            <w:r w:rsidR="00DF1983" w:rsidRPr="00B83273">
              <w:rPr>
                <w:sz w:val="18"/>
                <w:szCs w:val="18"/>
              </w:rPr>
              <w:t xml:space="preserve"> NCT01313117, NCT00477607, NCT03908528, NCT05023863</w:t>
            </w:r>
            <w:r w:rsidR="001E0491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5B4F0422" w14:textId="268DEC0C" w:rsidR="00BC099F" w:rsidRPr="001E0491" w:rsidRDefault="001657CA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t xml:space="preserve"> </w:t>
            </w: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TYWxlaGk8L0F1dGhvcj48WWVhcj4yMDE5PC9ZZWFyPjxS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TYWxlaGk8L0F1dGhvcj48WWVhcj4yMDE5PC9ZZWFyPjxS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59-61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3F295BEA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1CBFC045" w14:textId="5C21C0A8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Curcumin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42F94045" w14:textId="4265AD25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Anti-inflammatory polypheno</w:t>
            </w:r>
            <w:r w:rsidR="001C6B31" w:rsidRPr="00B83273">
              <w:rPr>
                <w:sz w:val="18"/>
                <w:szCs w:val="18"/>
              </w:rPr>
              <w:t xml:space="preserve">l, </w:t>
            </w:r>
            <w:r w:rsidR="00076EBA" w:rsidRPr="00B83273">
              <w:rPr>
                <w:sz w:val="18"/>
                <w:szCs w:val="18"/>
              </w:rPr>
              <w:t>primary active ingredient in turmeric</w:t>
            </w:r>
            <w:r w:rsidR="00EA38E3" w:rsidRPr="00B83273">
              <w:rPr>
                <w:sz w:val="18"/>
                <w:szCs w:val="18"/>
              </w:rPr>
              <w:t>.</w:t>
            </w:r>
            <w:r w:rsidRPr="00B83273">
              <w:rPr>
                <w:sz w:val="18"/>
                <w:szCs w:val="18"/>
              </w:rPr>
              <w:t xml:space="preserve"> Delivery to the brain is generally low due to</w:t>
            </w:r>
            <w:r w:rsidR="007B3FAB" w:rsidRPr="00B83273">
              <w:rPr>
                <w:sz w:val="18"/>
                <w:szCs w:val="18"/>
              </w:rPr>
              <w:t xml:space="preserve"> poor</w:t>
            </w:r>
            <w:r w:rsidRPr="00B83273">
              <w:rPr>
                <w:sz w:val="18"/>
                <w:szCs w:val="18"/>
              </w:rPr>
              <w:t xml:space="preserve"> blood-brain </w:t>
            </w:r>
            <w:r w:rsidR="007B3FAB" w:rsidRPr="00B83273">
              <w:rPr>
                <w:sz w:val="18"/>
                <w:szCs w:val="18"/>
              </w:rPr>
              <w:t>barrier permeability but</w:t>
            </w:r>
            <w:r w:rsidRPr="00B83273">
              <w:rPr>
                <w:sz w:val="18"/>
                <w:szCs w:val="18"/>
              </w:rPr>
              <w:t xml:space="preserve"> can be enhanced </w:t>
            </w:r>
            <w:r w:rsidR="007B3FAB" w:rsidRPr="00B83273">
              <w:rPr>
                <w:sz w:val="18"/>
                <w:szCs w:val="18"/>
              </w:rPr>
              <w:t>by</w:t>
            </w:r>
            <w:r w:rsidRPr="00B83273">
              <w:rPr>
                <w:sz w:val="18"/>
                <w:szCs w:val="18"/>
              </w:rPr>
              <w:t xml:space="preserve"> nanoparticle delivery.</w:t>
            </w:r>
            <w:r w:rsidR="00A31315" w:rsidRPr="00B83273">
              <w:rPr>
                <w:sz w:val="18"/>
                <w:szCs w:val="18"/>
              </w:rPr>
              <w:t xml:space="preserve"> A clinical trial found </w:t>
            </w:r>
            <w:r w:rsidR="000611B9" w:rsidRPr="00B83273">
              <w:rPr>
                <w:sz w:val="18"/>
                <w:szCs w:val="18"/>
              </w:rPr>
              <w:t xml:space="preserve">improvements in </w:t>
            </w:r>
            <w:r w:rsidR="00A31315" w:rsidRPr="00B83273">
              <w:rPr>
                <w:sz w:val="18"/>
                <w:szCs w:val="18"/>
              </w:rPr>
              <w:t>muscle mass in patients with</w:t>
            </w:r>
            <w:r w:rsidR="001E0491" w:rsidRPr="00B83273">
              <w:rPr>
                <w:sz w:val="18"/>
                <w:szCs w:val="18"/>
              </w:rPr>
              <w:t xml:space="preserve"> </w:t>
            </w:r>
            <w:r w:rsidR="00A31315" w:rsidRPr="00B83273">
              <w:rPr>
                <w:sz w:val="18"/>
                <w:szCs w:val="18"/>
              </w:rPr>
              <w:t>cachexia.</w:t>
            </w:r>
            <w:r w:rsidR="000B0D21" w:rsidRPr="00B83273">
              <w:rPr>
                <w:sz w:val="18"/>
                <w:szCs w:val="18"/>
              </w:rPr>
              <w:t xml:space="preserve"> </w:t>
            </w:r>
            <w:r w:rsidR="000611B9" w:rsidRPr="00B83273">
              <w:rPr>
                <w:sz w:val="18"/>
                <w:szCs w:val="18"/>
              </w:rPr>
              <w:t>M</w:t>
            </w:r>
            <w:r w:rsidR="00A31315" w:rsidRPr="00B83273">
              <w:rPr>
                <w:sz w:val="18"/>
                <w:szCs w:val="18"/>
              </w:rPr>
              <w:t>ay reduce side effects of chemo</w:t>
            </w:r>
            <w:r w:rsidR="00076EBA" w:rsidRPr="00B83273">
              <w:rPr>
                <w:sz w:val="18"/>
                <w:szCs w:val="18"/>
              </w:rPr>
              <w:t>radio</w:t>
            </w:r>
            <w:r w:rsidR="00A31315" w:rsidRPr="00B83273">
              <w:rPr>
                <w:sz w:val="18"/>
                <w:szCs w:val="18"/>
              </w:rPr>
              <w:t>therapy.</w:t>
            </w:r>
            <w:r w:rsidR="00936DE9" w:rsidRPr="00B83273">
              <w:rPr>
                <w:sz w:val="18"/>
                <w:szCs w:val="18"/>
              </w:rPr>
              <w:t xml:space="preserve"> </w:t>
            </w:r>
            <w:r w:rsidR="001C5010" w:rsidRPr="00B83273">
              <w:rPr>
                <w:sz w:val="18"/>
                <w:szCs w:val="18"/>
              </w:rPr>
              <w:t>Representative clinical trials:</w:t>
            </w:r>
            <w:r w:rsidR="00936DE9" w:rsidRPr="00B83273">
              <w:rPr>
                <w:sz w:val="18"/>
                <w:szCs w:val="18"/>
              </w:rPr>
              <w:t xml:space="preserve"> NCT03211104, NCT04208334, NCT01917890, NCT01042938</w:t>
            </w:r>
            <w:r w:rsidR="004D7AE0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6F237AC2" w14:textId="1574E312" w:rsidR="00BC099F" w:rsidRPr="001E0491" w:rsidRDefault="00BF1591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t xml:space="preserve"> </w:t>
            </w: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LbGluZ2VyPC9BdXRob3I+PFllYXI+MjAxNjwvWWVhcj48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LbGluZ2VyPC9BdXRob3I+PFllYXI+MjAxNjwvWWVhcj48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62-65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4F670CC6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30B7E82A" w14:textId="15E8D0D7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lastRenderedPageBreak/>
              <w:t>Sulforaphane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66BA4F0E" w14:textId="742D8A72" w:rsidR="00BC099F" w:rsidRPr="00B83273" w:rsidRDefault="00EA38E3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 xml:space="preserve">Compound </w:t>
            </w:r>
            <w:r w:rsidR="000B0D21" w:rsidRPr="00B83273">
              <w:rPr>
                <w:sz w:val="18"/>
                <w:szCs w:val="18"/>
              </w:rPr>
              <w:t>found in</w:t>
            </w:r>
            <w:r w:rsidRPr="00B83273">
              <w:rPr>
                <w:sz w:val="18"/>
                <w:szCs w:val="18"/>
              </w:rPr>
              <w:t xml:space="preserve"> cruciferous vegetable</w:t>
            </w:r>
            <w:r w:rsidR="004D7AE0" w:rsidRPr="00B83273">
              <w:rPr>
                <w:sz w:val="18"/>
                <w:szCs w:val="18"/>
              </w:rPr>
              <w:t>s</w:t>
            </w:r>
            <w:r w:rsidRPr="00B83273">
              <w:rPr>
                <w:sz w:val="18"/>
                <w:szCs w:val="18"/>
              </w:rPr>
              <w:t xml:space="preserve">. </w:t>
            </w:r>
            <w:r w:rsidR="000B0D21" w:rsidRPr="00B83273">
              <w:rPr>
                <w:sz w:val="18"/>
                <w:szCs w:val="18"/>
              </w:rPr>
              <w:t>In preclinical studies, shown to</w:t>
            </w:r>
            <w:r w:rsidR="00BC099F" w:rsidRPr="00B83273">
              <w:rPr>
                <w:sz w:val="18"/>
                <w:szCs w:val="18"/>
              </w:rPr>
              <w:t xml:space="preserve"> induce cell cycle arrest and apoptosis, </w:t>
            </w:r>
            <w:r w:rsidR="007B3FAB" w:rsidRPr="00B83273">
              <w:rPr>
                <w:sz w:val="18"/>
                <w:szCs w:val="18"/>
              </w:rPr>
              <w:t>inhibit</w:t>
            </w:r>
            <w:r w:rsidR="00BC099F" w:rsidRPr="00B83273">
              <w:rPr>
                <w:sz w:val="18"/>
                <w:szCs w:val="18"/>
              </w:rPr>
              <w:t xml:space="preserve"> cancer stem cells via </w:t>
            </w:r>
            <w:r w:rsidR="007B3FAB" w:rsidRPr="00B83273">
              <w:rPr>
                <w:sz w:val="18"/>
                <w:szCs w:val="18"/>
              </w:rPr>
              <w:t>modulation</w:t>
            </w:r>
            <w:r w:rsidRPr="00B83273">
              <w:rPr>
                <w:sz w:val="18"/>
                <w:szCs w:val="18"/>
              </w:rPr>
              <w:t xml:space="preserve"> of</w:t>
            </w:r>
            <w:r w:rsidR="00BC099F" w:rsidRPr="00B83273">
              <w:rPr>
                <w:sz w:val="18"/>
                <w:szCs w:val="18"/>
              </w:rPr>
              <w:t xml:space="preserve"> NF-κB</w:t>
            </w:r>
            <w:r w:rsidR="004D7AE0" w:rsidRPr="00B83273">
              <w:rPr>
                <w:sz w:val="18"/>
                <w:szCs w:val="18"/>
              </w:rPr>
              <w:t>, PI3K/Akt</w:t>
            </w:r>
            <w:r w:rsidR="00930375" w:rsidRPr="00B83273">
              <w:rPr>
                <w:sz w:val="18"/>
                <w:szCs w:val="18"/>
              </w:rPr>
              <w:t xml:space="preserve"> signaling</w:t>
            </w:r>
            <w:r w:rsidR="00BC099F" w:rsidRPr="00B83273">
              <w:rPr>
                <w:sz w:val="18"/>
                <w:szCs w:val="18"/>
              </w:rPr>
              <w:t xml:space="preserve"> and other mechanisms. </w:t>
            </w:r>
            <w:r w:rsidR="001E0491" w:rsidRPr="00B83273">
              <w:rPr>
                <w:sz w:val="18"/>
                <w:szCs w:val="18"/>
              </w:rPr>
              <w:t>Ongoing c</w:t>
            </w:r>
            <w:r w:rsidR="00BD3310" w:rsidRPr="00B83273">
              <w:rPr>
                <w:sz w:val="18"/>
                <w:szCs w:val="18"/>
              </w:rPr>
              <w:t xml:space="preserve">linical </w:t>
            </w:r>
            <w:r w:rsidR="001E0491" w:rsidRPr="00B83273">
              <w:rPr>
                <w:sz w:val="18"/>
                <w:szCs w:val="18"/>
              </w:rPr>
              <w:t>research</w:t>
            </w:r>
            <w:r w:rsidR="00BD3310" w:rsidRPr="00B83273">
              <w:rPr>
                <w:sz w:val="18"/>
                <w:szCs w:val="18"/>
              </w:rPr>
              <w:t xml:space="preserve"> focuse</w:t>
            </w:r>
            <w:r w:rsidR="001E0491" w:rsidRPr="00B83273">
              <w:rPr>
                <w:sz w:val="18"/>
                <w:szCs w:val="18"/>
              </w:rPr>
              <w:t>s</w:t>
            </w:r>
            <w:r w:rsidR="00BD3310" w:rsidRPr="00B83273">
              <w:rPr>
                <w:sz w:val="18"/>
                <w:szCs w:val="18"/>
              </w:rPr>
              <w:t xml:space="preserve"> on </w:t>
            </w:r>
            <w:r w:rsidR="00930375" w:rsidRPr="00B83273">
              <w:rPr>
                <w:sz w:val="18"/>
                <w:szCs w:val="18"/>
              </w:rPr>
              <w:t xml:space="preserve">both </w:t>
            </w:r>
            <w:r w:rsidR="00BD3310" w:rsidRPr="00B83273">
              <w:rPr>
                <w:sz w:val="18"/>
                <w:szCs w:val="18"/>
              </w:rPr>
              <w:t xml:space="preserve">cancer prevention and intervention. </w:t>
            </w:r>
            <w:r w:rsidR="001C5010" w:rsidRPr="00B83273">
              <w:rPr>
                <w:sz w:val="18"/>
                <w:szCs w:val="18"/>
              </w:rPr>
              <w:t>Representative clinical trials:</w:t>
            </w:r>
            <w:r w:rsidR="00076EBA" w:rsidRPr="00B83273">
              <w:rPr>
                <w:sz w:val="18"/>
                <w:szCs w:val="18"/>
              </w:rPr>
              <w:t xml:space="preserve"> NCT02970682</w:t>
            </w:r>
            <w:r w:rsidR="00667A3A" w:rsidRPr="00B83273">
              <w:rPr>
                <w:sz w:val="18"/>
                <w:szCs w:val="18"/>
              </w:rPr>
              <w:t>, NCT00894712, NCT00982319, NCT00982319, NCT01879878</w:t>
            </w:r>
            <w:r w:rsidR="00BD3375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1477B4FD" w14:textId="69D62F14" w:rsidR="00BC099F" w:rsidRPr="001E0491" w:rsidRDefault="00D11364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FbGthc2h0eTwvQXV0aG9yPjxZZWFyPjIwMjE8L1llYXI+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FbGthc2h0eTwvQXV0aG9yPjxZZWFyPjIwMjE8L1llYXI+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66-68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1862C2D4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28315CDD" w14:textId="1FA0797C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 xml:space="preserve">Hydroxycitric acid (from </w:t>
            </w:r>
            <w:r w:rsidRPr="00B83273">
              <w:rPr>
                <w:i/>
                <w:iCs/>
                <w:sz w:val="18"/>
                <w:szCs w:val="18"/>
              </w:rPr>
              <w:t>Garcinia cambogia</w:t>
            </w:r>
            <w:r w:rsidRPr="00B83273">
              <w:rPr>
                <w:sz w:val="18"/>
                <w:szCs w:val="18"/>
              </w:rPr>
              <w:t>)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6FA1240C" w14:textId="220CDEF9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May potentiate chemotherapy.</w:t>
            </w:r>
            <w:r w:rsidR="00D32505" w:rsidRPr="00B83273">
              <w:rPr>
                <w:sz w:val="18"/>
                <w:szCs w:val="18"/>
              </w:rPr>
              <w:t xml:space="preserve"> </w:t>
            </w:r>
            <w:r w:rsidR="001B3E85" w:rsidRPr="00B83273">
              <w:rPr>
                <w:sz w:val="18"/>
                <w:szCs w:val="18"/>
              </w:rPr>
              <w:t>A</w:t>
            </w:r>
            <w:r w:rsidR="00D32505" w:rsidRPr="00B83273">
              <w:rPr>
                <w:sz w:val="18"/>
                <w:szCs w:val="18"/>
              </w:rPr>
              <w:t xml:space="preserve">nti-cancer effects </w:t>
            </w:r>
            <w:r w:rsidR="002C1136" w:rsidRPr="00B83273">
              <w:rPr>
                <w:sz w:val="18"/>
                <w:szCs w:val="18"/>
              </w:rPr>
              <w:t xml:space="preserve">likely </w:t>
            </w:r>
            <w:r w:rsidR="00D32505" w:rsidRPr="00B83273">
              <w:rPr>
                <w:sz w:val="18"/>
                <w:szCs w:val="18"/>
              </w:rPr>
              <w:t xml:space="preserve">mediated by inhibition of ATP citrate lyase. </w:t>
            </w:r>
            <w:r w:rsidRPr="00B83273">
              <w:rPr>
                <w:sz w:val="18"/>
                <w:szCs w:val="18"/>
              </w:rPr>
              <w:t xml:space="preserve">One </w:t>
            </w:r>
            <w:r w:rsidR="00040D5B" w:rsidRPr="00B83273">
              <w:rPr>
                <w:sz w:val="18"/>
                <w:szCs w:val="18"/>
              </w:rPr>
              <w:t xml:space="preserve">pilot </w:t>
            </w:r>
            <w:r w:rsidRPr="00B83273">
              <w:rPr>
                <w:sz w:val="18"/>
                <w:szCs w:val="18"/>
              </w:rPr>
              <w:t xml:space="preserve">study </w:t>
            </w:r>
            <w:r w:rsidR="00040D5B" w:rsidRPr="00B83273">
              <w:rPr>
                <w:sz w:val="18"/>
                <w:szCs w:val="18"/>
              </w:rPr>
              <w:t>evaluated</w:t>
            </w:r>
            <w:r w:rsidRPr="00B83273">
              <w:rPr>
                <w:sz w:val="18"/>
                <w:szCs w:val="18"/>
              </w:rPr>
              <w:t xml:space="preserve"> a combination of α-lipoic</w:t>
            </w:r>
            <w:r w:rsidR="00040D5B" w:rsidRPr="00B83273">
              <w:rPr>
                <w:sz w:val="18"/>
                <w:szCs w:val="18"/>
              </w:rPr>
              <w:t xml:space="preserve"> acid</w:t>
            </w:r>
            <w:r w:rsidRPr="00B83273">
              <w:rPr>
                <w:sz w:val="18"/>
                <w:szCs w:val="18"/>
              </w:rPr>
              <w:t xml:space="preserve"> and hydroxycitrate </w:t>
            </w:r>
            <w:r w:rsidR="001E0491" w:rsidRPr="00B83273">
              <w:rPr>
                <w:sz w:val="18"/>
                <w:szCs w:val="18"/>
              </w:rPr>
              <w:t>together with a</w:t>
            </w:r>
            <w:r w:rsidRPr="00B83273">
              <w:rPr>
                <w:sz w:val="18"/>
                <w:szCs w:val="18"/>
              </w:rPr>
              <w:t xml:space="preserve"> ketogenic diet, radiation, and chemotherapy </w:t>
            </w:r>
            <w:r w:rsidR="00854FF0" w:rsidRPr="00B83273">
              <w:rPr>
                <w:sz w:val="18"/>
                <w:szCs w:val="18"/>
              </w:rPr>
              <w:t>in</w:t>
            </w:r>
            <w:r w:rsidRPr="00B83273">
              <w:rPr>
                <w:sz w:val="18"/>
                <w:szCs w:val="18"/>
              </w:rPr>
              <w:t xml:space="preserve"> glioblastoma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13F0CFDB" w14:textId="2B590801" w:rsidR="00BC099F" w:rsidRPr="001E0491" w:rsidRDefault="00E95B77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TY2h3YXJ0ejwvQXV0aG9yPjxZZWFyPjIwMTc8L1llYXI+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TY2h3YXJ0ejwvQXV0aG9yPjxZZWFyPjIwMTc8L1llYXI+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69-72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51EA44EF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066D9DFD" w14:textId="6A61586B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Thymoquinone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1AF6FEF3" w14:textId="536FE2D0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 xml:space="preserve">Bioactive compound </w:t>
            </w:r>
            <w:r w:rsidR="004236FD" w:rsidRPr="00B83273">
              <w:rPr>
                <w:sz w:val="18"/>
                <w:szCs w:val="18"/>
              </w:rPr>
              <w:t>from</w:t>
            </w:r>
            <w:r w:rsidRPr="00B83273">
              <w:rPr>
                <w:sz w:val="18"/>
                <w:szCs w:val="18"/>
              </w:rPr>
              <w:t xml:space="preserve"> </w:t>
            </w:r>
            <w:r w:rsidRPr="00B83273">
              <w:rPr>
                <w:i/>
                <w:iCs/>
                <w:sz w:val="18"/>
                <w:szCs w:val="18"/>
              </w:rPr>
              <w:t>Nigella sativa</w:t>
            </w:r>
            <w:r w:rsidRPr="00B83273">
              <w:rPr>
                <w:sz w:val="18"/>
                <w:szCs w:val="18"/>
              </w:rPr>
              <w:t xml:space="preserve">. </w:t>
            </w:r>
            <w:r w:rsidR="001932BB" w:rsidRPr="00B83273">
              <w:rPr>
                <w:sz w:val="18"/>
                <w:szCs w:val="18"/>
              </w:rPr>
              <w:t xml:space="preserve">May induce </w:t>
            </w:r>
            <w:r w:rsidRPr="00B83273">
              <w:rPr>
                <w:sz w:val="18"/>
                <w:szCs w:val="18"/>
              </w:rPr>
              <w:t>apoptosis</w:t>
            </w:r>
            <w:r w:rsidR="001932BB" w:rsidRPr="00B83273">
              <w:rPr>
                <w:sz w:val="18"/>
                <w:szCs w:val="18"/>
              </w:rPr>
              <w:t xml:space="preserve">, inhibit </w:t>
            </w:r>
            <w:r w:rsidRPr="00B83273">
              <w:rPr>
                <w:sz w:val="18"/>
                <w:szCs w:val="18"/>
              </w:rPr>
              <w:t>NF-κB</w:t>
            </w:r>
            <w:r w:rsidR="001932BB" w:rsidRPr="00B83273">
              <w:rPr>
                <w:sz w:val="18"/>
                <w:szCs w:val="18"/>
              </w:rPr>
              <w:t xml:space="preserve">, </w:t>
            </w:r>
            <w:r w:rsidRPr="00B83273">
              <w:rPr>
                <w:sz w:val="18"/>
                <w:szCs w:val="18"/>
              </w:rPr>
              <w:t>and metastasis</w:t>
            </w:r>
            <w:r w:rsidR="00FA28E0" w:rsidRPr="00B83273">
              <w:rPr>
                <w:sz w:val="18"/>
                <w:szCs w:val="18"/>
              </w:rPr>
              <w:t xml:space="preserve">, through </w:t>
            </w:r>
            <w:r w:rsidR="007B3FAB" w:rsidRPr="00B83273">
              <w:rPr>
                <w:sz w:val="18"/>
                <w:szCs w:val="18"/>
              </w:rPr>
              <w:t>a variety of</w:t>
            </w:r>
            <w:r w:rsidR="00FA28E0" w:rsidRPr="00B83273">
              <w:rPr>
                <w:sz w:val="18"/>
                <w:szCs w:val="18"/>
              </w:rPr>
              <w:t xml:space="preserve"> </w:t>
            </w:r>
            <w:r w:rsidR="007B3FAB" w:rsidRPr="00B83273">
              <w:rPr>
                <w:sz w:val="18"/>
                <w:szCs w:val="18"/>
              </w:rPr>
              <w:t>signaling</w:t>
            </w:r>
            <w:r w:rsidR="00FA28E0" w:rsidRPr="00B83273">
              <w:rPr>
                <w:sz w:val="18"/>
                <w:szCs w:val="18"/>
              </w:rPr>
              <w:t xml:space="preserve"> pathways</w:t>
            </w:r>
            <w:r w:rsidRPr="00B83273">
              <w:rPr>
                <w:sz w:val="18"/>
                <w:szCs w:val="18"/>
              </w:rPr>
              <w:t xml:space="preserve">. </w:t>
            </w:r>
            <w:r w:rsidR="007B3FAB" w:rsidRPr="00B83273">
              <w:rPr>
                <w:sz w:val="18"/>
                <w:szCs w:val="18"/>
              </w:rPr>
              <w:t>Novel formulations</w:t>
            </w:r>
            <w:r w:rsidR="001E0491" w:rsidRPr="00B83273">
              <w:rPr>
                <w:sz w:val="18"/>
                <w:szCs w:val="18"/>
              </w:rPr>
              <w:t xml:space="preserve"> with enhanced bioavailability are being developed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109F7F7B" w14:textId="668A1E23" w:rsidR="00BC099F" w:rsidRPr="001E0491" w:rsidRDefault="00277918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JbXJhbjwvQXV0aG9yPjxZZWFyPjIwMTg8L1llYXI+PFJl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JbXJhbjwvQXV0aG9yPjxZZWFyPjIwMTg8L1llYXI+PFJl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73-75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245A80A2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0B40918E" w14:textId="338A00ED" w:rsidR="00BC099F" w:rsidRPr="00B83273" w:rsidRDefault="00944A14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i/>
                <w:iCs/>
                <w:sz w:val="18"/>
                <w:szCs w:val="18"/>
              </w:rPr>
              <w:t xml:space="preserve">Withania Somnifera </w:t>
            </w:r>
            <w:r w:rsidRPr="00B83273">
              <w:rPr>
                <w:sz w:val="18"/>
                <w:szCs w:val="18"/>
              </w:rPr>
              <w:t>(Ashwagandha)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2F7415FD" w14:textId="07459247" w:rsidR="00BC099F" w:rsidRPr="00B83273" w:rsidRDefault="001E0491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Traditional</w:t>
            </w:r>
            <w:r w:rsidR="0061748C" w:rsidRPr="00B83273">
              <w:rPr>
                <w:sz w:val="18"/>
                <w:szCs w:val="18"/>
              </w:rPr>
              <w:t xml:space="preserve"> use as an adaptogen. </w:t>
            </w:r>
            <w:r w:rsidR="00FE2AA7" w:rsidRPr="00B83273">
              <w:rPr>
                <w:sz w:val="18"/>
                <w:szCs w:val="18"/>
              </w:rPr>
              <w:t xml:space="preserve">Withanone appears to be the primary active ingredient with anti-cancer effects. </w:t>
            </w:r>
            <w:r w:rsidR="00944A14" w:rsidRPr="00B83273">
              <w:rPr>
                <w:sz w:val="18"/>
                <w:szCs w:val="18"/>
              </w:rPr>
              <w:t>Note that</w:t>
            </w:r>
            <w:r w:rsidRPr="00B83273">
              <w:rPr>
                <w:sz w:val="18"/>
                <w:szCs w:val="18"/>
              </w:rPr>
              <w:t xml:space="preserve"> </w:t>
            </w:r>
            <w:r w:rsidR="00944A14" w:rsidRPr="00B83273">
              <w:rPr>
                <w:sz w:val="18"/>
                <w:szCs w:val="18"/>
              </w:rPr>
              <w:t>formulations</w:t>
            </w:r>
            <w:r w:rsidRPr="00B83273">
              <w:rPr>
                <w:sz w:val="18"/>
                <w:szCs w:val="18"/>
              </w:rPr>
              <w:t xml:space="preserve"> can</w:t>
            </w:r>
            <w:r w:rsidR="00944A14" w:rsidRPr="00B83273">
              <w:rPr>
                <w:sz w:val="18"/>
                <w:szCs w:val="18"/>
              </w:rPr>
              <w:t xml:space="preserve"> vary widely in composition (</w:t>
            </w:r>
            <w:r w:rsidR="000F1A85" w:rsidRPr="00B83273">
              <w:rPr>
                <w:sz w:val="18"/>
                <w:szCs w:val="18"/>
              </w:rPr>
              <w:t>e.g.,</w:t>
            </w:r>
            <w:r w:rsidR="00944A14" w:rsidRPr="00B83273">
              <w:rPr>
                <w:sz w:val="18"/>
                <w:szCs w:val="18"/>
              </w:rPr>
              <w:t xml:space="preserve"> leaf extracts vs root extracts)</w:t>
            </w:r>
            <w:r w:rsidR="00FE2AA7" w:rsidRPr="00B83273">
              <w:rPr>
                <w:sz w:val="18"/>
                <w:szCs w:val="18"/>
              </w:rPr>
              <w:t xml:space="preserve">. </w:t>
            </w:r>
            <w:r w:rsidR="001C5010" w:rsidRPr="00B83273">
              <w:rPr>
                <w:sz w:val="18"/>
                <w:szCs w:val="18"/>
              </w:rPr>
              <w:t xml:space="preserve">Representative clinical trials: </w:t>
            </w:r>
            <w:r w:rsidR="00272540" w:rsidRPr="00B83273">
              <w:rPr>
                <w:sz w:val="18"/>
                <w:szCs w:val="18"/>
              </w:rPr>
              <w:t>NCT04092647, NCT00689195, NCT05610735</w:t>
            </w:r>
            <w:r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137C5877" w14:textId="0A638B10" w:rsidR="00BC099F" w:rsidRPr="001E0491" w:rsidRDefault="007417D4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QYWxsaXlhZ3VydTwvQXV0aG9yPjxZZWFyPjIwMTY8L1ll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QYWxsaXlhZ3VydTwvQXV0aG9yPjxZZWFyPjIwMTY8L1ll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76-78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7ABD7E8C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10CD0B82" w14:textId="210C25A0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Mushroom extracts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065B6673" w14:textId="2E2FE31C" w:rsidR="00BC099F" w:rsidRPr="00B83273" w:rsidRDefault="001E0491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Mushroom extracts</w:t>
            </w:r>
            <w:r w:rsidR="001911BD" w:rsidRPr="00B83273">
              <w:rPr>
                <w:sz w:val="18"/>
                <w:szCs w:val="18"/>
              </w:rPr>
              <w:t xml:space="preserve"> </w:t>
            </w:r>
            <w:r w:rsidR="004F2CFE" w:rsidRPr="00B83273">
              <w:rPr>
                <w:sz w:val="18"/>
                <w:szCs w:val="18"/>
              </w:rPr>
              <w:t xml:space="preserve">include </w:t>
            </w:r>
            <w:r w:rsidR="000C30B7" w:rsidRPr="00B83273">
              <w:rPr>
                <w:i/>
                <w:iCs/>
                <w:sz w:val="18"/>
                <w:szCs w:val="18"/>
              </w:rPr>
              <w:t>Agaricus blazei</w:t>
            </w:r>
            <w:r w:rsidR="000C30B7" w:rsidRPr="00B83273">
              <w:rPr>
                <w:sz w:val="18"/>
                <w:szCs w:val="18"/>
              </w:rPr>
              <w:t xml:space="preserve">, </w:t>
            </w:r>
            <w:r w:rsidR="000C30B7" w:rsidRPr="00B83273">
              <w:rPr>
                <w:i/>
                <w:iCs/>
                <w:sz w:val="18"/>
                <w:szCs w:val="18"/>
              </w:rPr>
              <w:t>Ganoderma lucidum</w:t>
            </w:r>
            <w:r w:rsidR="000C30B7" w:rsidRPr="00B83273">
              <w:rPr>
                <w:sz w:val="18"/>
                <w:szCs w:val="18"/>
              </w:rPr>
              <w:t xml:space="preserve">, </w:t>
            </w:r>
            <w:r w:rsidR="00887E4C" w:rsidRPr="00B83273">
              <w:rPr>
                <w:i/>
                <w:iCs/>
                <w:sz w:val="18"/>
                <w:szCs w:val="18"/>
              </w:rPr>
              <w:t>Agaricus bisporus</w:t>
            </w:r>
            <w:r w:rsidR="00887E4C" w:rsidRPr="00B83273">
              <w:rPr>
                <w:sz w:val="18"/>
                <w:szCs w:val="18"/>
              </w:rPr>
              <w:t>,</w:t>
            </w:r>
            <w:r w:rsidR="006C5DDB" w:rsidRPr="00B83273">
              <w:rPr>
                <w:sz w:val="18"/>
                <w:szCs w:val="18"/>
              </w:rPr>
              <w:t xml:space="preserve"> and </w:t>
            </w:r>
            <w:r w:rsidR="004F2CFE" w:rsidRPr="00B83273">
              <w:rPr>
                <w:i/>
                <w:iCs/>
                <w:sz w:val="18"/>
                <w:szCs w:val="18"/>
              </w:rPr>
              <w:t>Lentinula edodes</w:t>
            </w:r>
            <w:r w:rsidR="004F2CFE" w:rsidRPr="00B83273">
              <w:rPr>
                <w:sz w:val="18"/>
                <w:szCs w:val="18"/>
              </w:rPr>
              <w:t xml:space="preserve">. </w:t>
            </w:r>
            <w:r w:rsidR="00887E4C" w:rsidRPr="00B83273">
              <w:rPr>
                <w:sz w:val="18"/>
                <w:szCs w:val="18"/>
              </w:rPr>
              <w:t xml:space="preserve">Effects may be partially mediated </w:t>
            </w:r>
            <w:r w:rsidR="009F19A2" w:rsidRPr="00B83273">
              <w:rPr>
                <w:sz w:val="18"/>
                <w:szCs w:val="18"/>
              </w:rPr>
              <w:t>by</w:t>
            </w:r>
            <w:r w:rsidR="004F2CFE" w:rsidRPr="00B83273">
              <w:rPr>
                <w:sz w:val="18"/>
                <w:szCs w:val="18"/>
              </w:rPr>
              <w:t xml:space="preserve"> immunostimulatory</w:t>
            </w:r>
            <w:r w:rsidR="009910ED" w:rsidRPr="00B83273">
              <w:rPr>
                <w:sz w:val="18"/>
                <w:szCs w:val="18"/>
              </w:rPr>
              <w:t xml:space="preserve"> </w:t>
            </w:r>
            <w:r w:rsidR="000C30B7" w:rsidRPr="00B83273">
              <w:rPr>
                <w:sz w:val="18"/>
                <w:szCs w:val="18"/>
              </w:rPr>
              <w:t>polysaccharides, especially β-glycans</w:t>
            </w:r>
            <w:r w:rsidR="004F2CFE" w:rsidRPr="00B83273">
              <w:rPr>
                <w:sz w:val="18"/>
                <w:szCs w:val="18"/>
              </w:rPr>
              <w:t xml:space="preserve">, </w:t>
            </w:r>
            <w:r w:rsidR="000C30B7" w:rsidRPr="00B83273">
              <w:rPr>
                <w:sz w:val="18"/>
                <w:szCs w:val="18"/>
              </w:rPr>
              <w:t>which also act as antioxidant</w:t>
            </w:r>
            <w:r w:rsidR="004F2CFE" w:rsidRPr="00B83273">
              <w:rPr>
                <w:sz w:val="18"/>
                <w:szCs w:val="18"/>
              </w:rPr>
              <w:t>s</w:t>
            </w:r>
            <w:r w:rsidR="009910ED" w:rsidRPr="00B83273">
              <w:rPr>
                <w:sz w:val="18"/>
                <w:szCs w:val="18"/>
              </w:rPr>
              <w:t>.</w:t>
            </w:r>
            <w:r w:rsidR="00F82329" w:rsidRPr="00B83273">
              <w:rPr>
                <w:sz w:val="18"/>
                <w:szCs w:val="18"/>
              </w:rPr>
              <w:t xml:space="preserve"> </w:t>
            </w:r>
            <w:r w:rsidR="001C5010" w:rsidRPr="00B83273">
              <w:rPr>
                <w:sz w:val="18"/>
                <w:szCs w:val="18"/>
              </w:rPr>
              <w:t>Representative clinical trials:</w:t>
            </w:r>
            <w:r w:rsidR="00AF02E5" w:rsidRPr="00B83273">
              <w:rPr>
                <w:sz w:val="18"/>
                <w:szCs w:val="18"/>
              </w:rPr>
              <w:t xml:space="preserve"> NCT02603016, NCT04519879, NCT00779168, NCT00970021</w:t>
            </w:r>
            <w:r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7B760C29" w14:textId="2386365B" w:rsidR="00BC099F" w:rsidRPr="001E0491" w:rsidRDefault="00727809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QYXJrPC9BdXRob3I+PFllYXI+MjAyMjwvWWVhcj48UmVj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=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QYXJrPC9BdXRob3I+PFllYXI+MjAyMjwvWWVhcj48UmVj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=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79-83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2FC974AE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3573EBC0" w14:textId="6A0C2185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Garlic extracts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09B4C924" w14:textId="22536A65" w:rsidR="00BC099F" w:rsidRPr="00B83273" w:rsidRDefault="00BB6C97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 xml:space="preserve">Beyond traditional </w:t>
            </w:r>
            <w:r w:rsidR="00762F5C" w:rsidRPr="00B83273">
              <w:rPr>
                <w:sz w:val="18"/>
                <w:szCs w:val="18"/>
              </w:rPr>
              <w:t xml:space="preserve">antithrombotic, </w:t>
            </w:r>
            <w:r w:rsidR="00683EB3" w:rsidRPr="00B83273">
              <w:rPr>
                <w:sz w:val="18"/>
                <w:szCs w:val="18"/>
              </w:rPr>
              <w:t xml:space="preserve">antiarthritic, </w:t>
            </w:r>
            <w:r w:rsidR="00762F5C" w:rsidRPr="00B83273">
              <w:rPr>
                <w:sz w:val="18"/>
                <w:szCs w:val="18"/>
              </w:rPr>
              <w:t xml:space="preserve">hypoglycemic, and hypolipidemic </w:t>
            </w:r>
            <w:r w:rsidR="00683EB3" w:rsidRPr="00B83273">
              <w:rPr>
                <w:sz w:val="18"/>
                <w:szCs w:val="18"/>
              </w:rPr>
              <w:t>uses,</w:t>
            </w:r>
            <w:r w:rsidRPr="00B83273">
              <w:rPr>
                <w:sz w:val="18"/>
                <w:szCs w:val="18"/>
              </w:rPr>
              <w:t xml:space="preserve"> </w:t>
            </w:r>
            <w:r w:rsidR="00683EB3" w:rsidRPr="00B83273">
              <w:rPr>
                <w:sz w:val="18"/>
                <w:szCs w:val="18"/>
              </w:rPr>
              <w:t>a</w:t>
            </w:r>
            <w:r w:rsidR="00E829FF" w:rsidRPr="00B83273">
              <w:rPr>
                <w:sz w:val="18"/>
                <w:szCs w:val="18"/>
              </w:rPr>
              <w:t>nti-cancer effects</w:t>
            </w:r>
            <w:r w:rsidR="00F44529" w:rsidRPr="00B83273">
              <w:rPr>
                <w:sz w:val="18"/>
                <w:szCs w:val="18"/>
              </w:rPr>
              <w:t xml:space="preserve"> may be</w:t>
            </w:r>
            <w:r w:rsidR="00610DAC" w:rsidRPr="00B83273">
              <w:rPr>
                <w:sz w:val="18"/>
                <w:szCs w:val="18"/>
              </w:rPr>
              <w:t xml:space="preserve"> mediated</w:t>
            </w:r>
            <w:r w:rsidR="00E829FF" w:rsidRPr="00B83273">
              <w:rPr>
                <w:sz w:val="18"/>
                <w:szCs w:val="18"/>
              </w:rPr>
              <w:t xml:space="preserve"> </w:t>
            </w:r>
            <w:r w:rsidR="00610DAC" w:rsidRPr="00B83273">
              <w:rPr>
                <w:sz w:val="18"/>
                <w:szCs w:val="18"/>
              </w:rPr>
              <w:t>by</w:t>
            </w:r>
            <w:r w:rsidR="00E829FF" w:rsidRPr="00B83273">
              <w:rPr>
                <w:sz w:val="18"/>
                <w:szCs w:val="18"/>
              </w:rPr>
              <w:t xml:space="preserve"> a variety of bioactive sulfur and organic compounds</w:t>
            </w:r>
            <w:r w:rsidR="00F44529" w:rsidRPr="00B83273">
              <w:rPr>
                <w:sz w:val="18"/>
                <w:szCs w:val="18"/>
              </w:rPr>
              <w:t xml:space="preserve">, </w:t>
            </w:r>
            <w:r w:rsidR="00EE51D1" w:rsidRPr="00B83273">
              <w:rPr>
                <w:sz w:val="18"/>
                <w:szCs w:val="18"/>
              </w:rPr>
              <w:t>as well as</w:t>
            </w:r>
            <w:r w:rsidR="00F44529" w:rsidRPr="00B83273">
              <w:rPr>
                <w:sz w:val="18"/>
                <w:szCs w:val="18"/>
              </w:rPr>
              <w:t xml:space="preserve"> allicin and its metabolites</w:t>
            </w:r>
            <w:r w:rsidR="00E829FF" w:rsidRPr="00B83273">
              <w:rPr>
                <w:sz w:val="18"/>
                <w:szCs w:val="18"/>
              </w:rPr>
              <w:t xml:space="preserve">. </w:t>
            </w:r>
            <w:r w:rsidR="001C5010" w:rsidRPr="00B83273">
              <w:rPr>
                <w:sz w:val="18"/>
                <w:szCs w:val="18"/>
              </w:rPr>
              <w:t>Representative clinical trials:</w:t>
            </w:r>
            <w:r w:rsidR="00CE2B0D" w:rsidRPr="00B83273">
              <w:rPr>
                <w:sz w:val="18"/>
                <w:szCs w:val="18"/>
              </w:rPr>
              <w:t xml:space="preserve"> NCT00079170, NCT00455416</w:t>
            </w:r>
            <w:r w:rsidR="00610DAC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7795256B" w14:textId="30046D43" w:rsidR="00BC099F" w:rsidRPr="001E0491" w:rsidRDefault="00047075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/>
            </w:r>
            <w:r w:rsidR="00C36B86">
              <w:rPr>
                <w:sz w:val="18"/>
                <w:szCs w:val="18"/>
              </w:rPr>
              <w:instrText xml:space="preserve"> ADDIN EN.CITE &lt;EndNote&gt;&lt;Cite&gt;&lt;Author&gt;Mondal&lt;/Author&gt;&lt;Year&gt;2022&lt;/Year&gt;&lt;RecNum&gt;8750&lt;/RecNum&gt;&lt;DisplayText&gt;[84]&lt;/DisplayText&gt;&lt;record&gt;&lt;rec-number&gt;8750&lt;/rec-number&gt;&lt;foreign-keys&gt;&lt;key app="EN" db-id="adpvpv2sqp2ardea9sepxavq9f0z2r0f5sw0" timestamp="1700604278"&gt;8750&lt;/key&gt;&lt;/foreign-keys&gt;&lt;ref-type name="Journal Article"&gt;17&lt;/ref-type&gt;&lt;contributors&gt;&lt;authors&gt;&lt;author&gt;Mondal, Arijit&lt;/author&gt;&lt;author&gt;Banerjee, Sabyasachi&lt;/author&gt;&lt;author&gt;Bose, Sankhadip&lt;/author&gt;&lt;author&gt;Mazumder, Sujayita&lt;/author&gt;&lt;author&gt;Haber, Rebecca A&lt;/author&gt;&lt;author&gt;Farzaei, Mohammad Hosein&lt;/author&gt;&lt;author&gt;Bishayee, Anupam %J Pharmacological research&lt;/author&gt;&lt;/authors&gt;&lt;/contributors&gt;&lt;titles&gt;&lt;title&gt;Garlic constituents for cancer prevention and therapy: From phytochemistry to novel formulations&lt;/title&gt;&lt;/titles&gt;&lt;pages&gt;105837&lt;/pages&gt;&lt;volume&gt;175&lt;/volume&gt;&lt;dates&gt;&lt;year&gt;2022&lt;/year&gt;&lt;/dates&gt;&lt;isbn&gt;1043-6618&lt;/isbn&gt;&lt;urls&gt;&lt;/urls&gt;&lt;/record&gt;&lt;/Cite&gt;&lt;/EndNote&gt;</w:instrText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84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5BA16BF0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73F19C1E" w14:textId="6E6EE692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N-acetylcysteine</w:t>
            </w:r>
            <w:r w:rsidR="00D86366" w:rsidRPr="00B83273">
              <w:rPr>
                <w:sz w:val="18"/>
                <w:szCs w:val="18"/>
              </w:rPr>
              <w:t xml:space="preserve"> (NAC)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52346382" w14:textId="0CB07876" w:rsidR="00BC099F" w:rsidRPr="00B83273" w:rsidRDefault="009F19A2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NAC</w:t>
            </w:r>
            <w:r w:rsidR="002B0829" w:rsidRPr="00B83273">
              <w:rPr>
                <w:sz w:val="18"/>
                <w:szCs w:val="18"/>
              </w:rPr>
              <w:t xml:space="preserve"> acts as an antioxidant both directly by scavenging ROS and indirectly via production of glutathione. </w:t>
            </w:r>
            <w:r w:rsidR="00C6410F" w:rsidRPr="00B83273">
              <w:rPr>
                <w:sz w:val="18"/>
                <w:szCs w:val="18"/>
              </w:rPr>
              <w:t xml:space="preserve">Note that </w:t>
            </w:r>
            <w:r w:rsidR="00D86366" w:rsidRPr="00B83273">
              <w:rPr>
                <w:sz w:val="18"/>
                <w:szCs w:val="18"/>
              </w:rPr>
              <w:t>NAC</w:t>
            </w:r>
            <w:r w:rsidR="00C97BD5" w:rsidRPr="00B83273">
              <w:rPr>
                <w:sz w:val="18"/>
                <w:szCs w:val="18"/>
              </w:rPr>
              <w:t xml:space="preserve"> supplementation</w:t>
            </w:r>
            <w:r w:rsidR="00C6410F" w:rsidRPr="00B83273">
              <w:rPr>
                <w:sz w:val="18"/>
                <w:szCs w:val="18"/>
              </w:rPr>
              <w:t xml:space="preserve"> </w:t>
            </w:r>
            <w:r w:rsidR="00F30EDE" w:rsidRPr="00B83273">
              <w:rPr>
                <w:sz w:val="18"/>
                <w:szCs w:val="18"/>
              </w:rPr>
              <w:t xml:space="preserve">is typically recommended outside prooxidative </w:t>
            </w:r>
            <w:r w:rsidR="00832A5B" w:rsidRPr="00B83273">
              <w:rPr>
                <w:sz w:val="18"/>
                <w:szCs w:val="18"/>
              </w:rPr>
              <w:t>strategies</w:t>
            </w:r>
            <w:r w:rsidR="001E0491" w:rsidRPr="00B83273">
              <w:rPr>
                <w:sz w:val="18"/>
                <w:szCs w:val="18"/>
              </w:rPr>
              <w:t xml:space="preserve"> </w:t>
            </w:r>
            <w:r w:rsidR="00832A5B" w:rsidRPr="00B83273">
              <w:rPr>
                <w:sz w:val="18"/>
                <w:szCs w:val="18"/>
              </w:rPr>
              <w:t>such as chemoradiotherapy</w:t>
            </w:r>
            <w:r w:rsidR="00C6410F" w:rsidRPr="00B83273">
              <w:rPr>
                <w:sz w:val="18"/>
                <w:szCs w:val="18"/>
              </w:rPr>
              <w:t xml:space="preserve">. </w:t>
            </w:r>
            <w:r w:rsidR="001C5010" w:rsidRPr="00B83273">
              <w:rPr>
                <w:sz w:val="18"/>
                <w:szCs w:val="18"/>
              </w:rPr>
              <w:t xml:space="preserve">Representative clinical trials: </w:t>
            </w:r>
            <w:r w:rsidR="00CD4A18" w:rsidRPr="00B83273">
              <w:rPr>
                <w:sz w:val="18"/>
                <w:szCs w:val="18"/>
              </w:rPr>
              <w:t>NCT02094625, NCT03492047, NCT05539053, NCT05611086</w:t>
            </w:r>
            <w:r w:rsidR="001E0491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3EDA66AA" w14:textId="43C46FEA" w:rsidR="00BC099F" w:rsidRPr="001E0491" w:rsidRDefault="00053EB3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7FoGFsYW1vbjwvQXV0aG9yPjxZZWFyPjIwMTk8L1llYXI+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7FoGFsYW1vbjwvQXV0aG9yPjxZZWFyPjIwMTk8L1llYXI+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85-88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5F2E6B55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22AE93C1" w14:textId="2F906786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i/>
                <w:iCs/>
                <w:sz w:val="18"/>
                <w:szCs w:val="18"/>
              </w:rPr>
              <w:t>Echinacea</w:t>
            </w:r>
            <w:r w:rsidR="00430D07">
              <w:rPr>
                <w:i/>
                <w:iCs/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72B6920A" w14:textId="7E2879CB" w:rsidR="00BC099F" w:rsidRPr="00B83273" w:rsidRDefault="00145C26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Contains compounds with a</w:t>
            </w:r>
            <w:r w:rsidR="00A129CA" w:rsidRPr="00B83273">
              <w:rPr>
                <w:sz w:val="18"/>
                <w:szCs w:val="18"/>
              </w:rPr>
              <w:t xml:space="preserve">nti-inflammatory and </w:t>
            </w:r>
            <w:r w:rsidR="000F1A85" w:rsidRPr="00B83273">
              <w:rPr>
                <w:sz w:val="18"/>
                <w:szCs w:val="18"/>
              </w:rPr>
              <w:t>antioxidant</w:t>
            </w:r>
            <w:r w:rsidR="00A129CA" w:rsidRPr="00B83273">
              <w:rPr>
                <w:sz w:val="18"/>
                <w:szCs w:val="18"/>
              </w:rPr>
              <w:t xml:space="preserve"> </w:t>
            </w:r>
            <w:r w:rsidRPr="00B83273">
              <w:rPr>
                <w:sz w:val="18"/>
                <w:szCs w:val="18"/>
              </w:rPr>
              <w:t>properties</w:t>
            </w:r>
            <w:r w:rsidR="00A129CA" w:rsidRPr="00B83273">
              <w:rPr>
                <w:sz w:val="18"/>
                <w:szCs w:val="18"/>
              </w:rPr>
              <w:t>. May be effective in managing chemoradiotherapy-induced oral mucositis.</w:t>
            </w:r>
            <w:r w:rsidR="00D2695D" w:rsidRPr="00B83273">
              <w:rPr>
                <w:sz w:val="18"/>
                <w:szCs w:val="18"/>
              </w:rPr>
              <w:t xml:space="preserve"> </w:t>
            </w:r>
            <w:r w:rsidR="001E0491" w:rsidRPr="00B83273">
              <w:rPr>
                <w:sz w:val="18"/>
                <w:szCs w:val="18"/>
              </w:rPr>
              <w:t>Immunomodulatory effects</w:t>
            </w:r>
            <w:r w:rsidR="00D2695D" w:rsidRPr="00B83273">
              <w:rPr>
                <w:sz w:val="18"/>
                <w:szCs w:val="18"/>
              </w:rPr>
              <w:t>.</w:t>
            </w:r>
            <w:r w:rsidR="00A129CA" w:rsidRPr="00B83273">
              <w:rPr>
                <w:sz w:val="18"/>
                <w:szCs w:val="18"/>
              </w:rPr>
              <w:t xml:space="preserve"> </w:t>
            </w:r>
            <w:r w:rsidR="001C5010" w:rsidRPr="00B83273">
              <w:rPr>
                <w:sz w:val="18"/>
                <w:szCs w:val="18"/>
              </w:rPr>
              <w:t xml:space="preserve">Representative clinical trials: </w:t>
            </w:r>
            <w:r w:rsidR="00D33107" w:rsidRPr="00B83273">
              <w:rPr>
                <w:sz w:val="18"/>
                <w:szCs w:val="18"/>
              </w:rPr>
              <w:t>NCT01674374, NCT03959410</w:t>
            </w:r>
            <w:r w:rsidR="007B3FAB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610D882F" w14:textId="073ADC1A" w:rsidR="00BC099F" w:rsidRPr="001E0491" w:rsidRDefault="007C4474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/>
            </w:r>
            <w:r w:rsidR="00C36B86">
              <w:rPr>
                <w:sz w:val="18"/>
                <w:szCs w:val="18"/>
              </w:rPr>
              <w:instrText xml:space="preserve"> ADDIN EN.CITE &lt;EndNote&gt;&lt;Cite&gt;&lt;Author&gt;Tafazoli&lt;/Author&gt;&lt;Year&gt;2020&lt;/Year&gt;&lt;RecNum&gt;8693&lt;/RecNum&gt;&lt;DisplayText&gt;[89, 90]&lt;/DisplayText&gt;&lt;record&gt;&lt;rec-number&gt;8693&lt;/rec-number&gt;&lt;foreign-keys&gt;&lt;key app="EN" db-id="adpvpv2sqp2ardea9sepxavq9f0z2r0f5sw0" timestamp="1700516244"&gt;8693&lt;/key&gt;&lt;/foreign-keys&gt;&lt;ref-type name="Journal Article"&gt;17&lt;/ref-type&gt;&lt;contributors&gt;&lt;authors&gt;&lt;author&gt;Tafazoli, Ali %J Complementary Medicine Research&lt;/author&gt;&lt;/authors&gt;&lt;/contributors&gt;&lt;titles&gt;&lt;title&gt;Echinacea for cancer patients: To give or not to give&lt;/title&gt;&lt;/titles&gt;&lt;pages&gt;112-116&lt;/pages&gt;&lt;volume&gt;27&lt;/volume&gt;&lt;number&gt;2&lt;/number&gt;&lt;dates&gt;&lt;year&gt;2020&lt;/year&gt;&lt;/dates&gt;&lt;isbn&gt;2504-2092&lt;/isbn&gt;&lt;urls&gt;&lt;/urls&gt;&lt;/record&gt;&lt;/Cite&gt;&lt;Cite&gt;&lt;Author&gt;Miller&lt;/Author&gt;&lt;Year&gt;2012&lt;/Year&gt;&lt;RecNum&gt;8694&lt;/RecNum&gt;&lt;record&gt;&lt;rec-number&gt;8694&lt;/rec-number&gt;&lt;foreign-keys&gt;&lt;key app="EN" db-id="adpvpv2sqp2ardea9sepxavq9f0z2r0f5sw0" timestamp="1700516285"&gt;8694&lt;/key&gt;&lt;/foreign-keys&gt;&lt;ref-type name="Journal Article"&gt;17&lt;/ref-type&gt;&lt;contributors&gt;&lt;authors&gt;&lt;author&gt;Miller, Sandra C&lt;/author&gt;&lt;/authors&gt;&lt;/contributors&gt;&lt;titles&gt;&lt;title&gt;Can herbs be useful in cancer therapy? A review of studies on the influence of Echinacea on cells of the immune system and on tumor amelioration&lt;/title&gt;&lt;secondary-title&gt;Biomed Res&lt;/secondary-title&gt;&lt;/titles&gt;&lt;periodical&gt;&lt;full-title&gt;Biomed Res&lt;/full-title&gt;&lt;/periodical&gt;&lt;pages&gt;9-16&lt;/pages&gt;&lt;volume&gt;23&lt;/volume&gt;&lt;dates&gt;&lt;year&gt;2012&lt;/year&gt;&lt;/dates&gt;&lt;urls&gt;&lt;/urls&gt;&lt;/record&gt;&lt;/Cite&gt;&lt;/EndNote&gt;</w:instrText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89, 90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1EEFAF63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11B5F3D2" w14:textId="51E05C84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i/>
                <w:iCs/>
                <w:sz w:val="18"/>
                <w:szCs w:val="18"/>
              </w:rPr>
            </w:pPr>
            <w:r w:rsidRPr="00B83273">
              <w:rPr>
                <w:i/>
                <w:iCs/>
                <w:sz w:val="18"/>
                <w:szCs w:val="18"/>
              </w:rPr>
              <w:t>Polypodium leucotomos</w:t>
            </w:r>
            <w:r w:rsidR="00430D07">
              <w:rPr>
                <w:i/>
                <w:iCs/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15BA4E43" w14:textId="085E61D2" w:rsidR="00BC099F" w:rsidRPr="00B83273" w:rsidRDefault="00B21CBB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Anti-inflammatory</w:t>
            </w:r>
            <w:r w:rsidR="00AC4F43" w:rsidRPr="00B83273">
              <w:rPr>
                <w:sz w:val="18"/>
                <w:szCs w:val="18"/>
              </w:rPr>
              <w:t xml:space="preserve"> </w:t>
            </w:r>
            <w:r w:rsidRPr="00B83273">
              <w:rPr>
                <w:sz w:val="18"/>
                <w:szCs w:val="18"/>
              </w:rPr>
              <w:t xml:space="preserve">and </w:t>
            </w:r>
            <w:r w:rsidR="000F1A85" w:rsidRPr="00B83273">
              <w:rPr>
                <w:sz w:val="18"/>
                <w:szCs w:val="18"/>
              </w:rPr>
              <w:t>antioxidant</w:t>
            </w:r>
            <w:r w:rsidRPr="00B83273">
              <w:rPr>
                <w:sz w:val="18"/>
                <w:szCs w:val="18"/>
              </w:rPr>
              <w:t xml:space="preserve"> agent</w:t>
            </w:r>
            <w:r w:rsidR="009B2261" w:rsidRPr="00B83273">
              <w:rPr>
                <w:sz w:val="18"/>
                <w:szCs w:val="18"/>
              </w:rPr>
              <w:t xml:space="preserve"> that is usually used for its photoprotective effects</w:t>
            </w:r>
            <w:r w:rsidRPr="00B83273">
              <w:rPr>
                <w:sz w:val="18"/>
                <w:szCs w:val="18"/>
              </w:rPr>
              <w:t xml:space="preserve">. </w:t>
            </w:r>
            <w:r w:rsidR="00AC4F43" w:rsidRPr="00B83273">
              <w:rPr>
                <w:sz w:val="18"/>
                <w:szCs w:val="18"/>
              </w:rPr>
              <w:t xml:space="preserve">Preclinical studies </w:t>
            </w:r>
            <w:r w:rsidR="001E0491" w:rsidRPr="00B83273">
              <w:rPr>
                <w:sz w:val="18"/>
                <w:szCs w:val="18"/>
              </w:rPr>
              <w:t>have focused</w:t>
            </w:r>
            <w:r w:rsidR="00AC4F43" w:rsidRPr="00B83273">
              <w:rPr>
                <w:sz w:val="18"/>
                <w:szCs w:val="18"/>
              </w:rPr>
              <w:t xml:space="preserve"> primarily on prevention of photocarcinogenesis</w:t>
            </w:r>
            <w:r w:rsidR="006B72C6" w:rsidRPr="00B83273">
              <w:rPr>
                <w:sz w:val="18"/>
                <w:szCs w:val="18"/>
              </w:rPr>
              <w:t xml:space="preserve"> and immunomodulation</w:t>
            </w:r>
            <w:r w:rsidR="00AC4F43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2759110C" w14:textId="4EE3AACD" w:rsidR="00BC099F" w:rsidRPr="001E0491" w:rsidRDefault="00FD023B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MYWNlcmRhPC9BdXRob3I+PFllYXI+MjAyMjwvWWVhcj48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=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MYWNlcmRhPC9BdXRob3I+PFllYXI+MjAyMjwvWWVhcj48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=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91-93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4335110C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7E0C91BF" w14:textId="274A0FD1" w:rsidR="00BC099F" w:rsidRPr="00B83273" w:rsidRDefault="007B3FAB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lastRenderedPageBreak/>
              <w:t>V</w:t>
            </w:r>
            <w:r w:rsidR="00BC099F" w:rsidRPr="00B83273">
              <w:rPr>
                <w:sz w:val="18"/>
                <w:szCs w:val="18"/>
              </w:rPr>
              <w:t>itamin D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125FEA48" w14:textId="51B4D25F" w:rsidR="00BC099F" w:rsidRPr="00B83273" w:rsidRDefault="003A2985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 xml:space="preserve">Vitamin D deficiency is common among cancer patients. </w:t>
            </w:r>
            <w:r w:rsidR="00447CA4" w:rsidRPr="00B83273">
              <w:rPr>
                <w:sz w:val="18"/>
                <w:szCs w:val="18"/>
              </w:rPr>
              <w:t xml:space="preserve">Higher plasma vitamin D levels </w:t>
            </w:r>
            <w:r w:rsidR="001E0491" w:rsidRPr="00B83273">
              <w:rPr>
                <w:sz w:val="18"/>
                <w:szCs w:val="18"/>
              </w:rPr>
              <w:t>have been</w:t>
            </w:r>
            <w:r w:rsidR="006B72C6" w:rsidRPr="00B83273">
              <w:rPr>
                <w:sz w:val="18"/>
                <w:szCs w:val="18"/>
              </w:rPr>
              <w:t xml:space="preserve"> </w:t>
            </w:r>
            <w:r w:rsidR="00447CA4" w:rsidRPr="00B83273">
              <w:rPr>
                <w:sz w:val="18"/>
                <w:szCs w:val="18"/>
              </w:rPr>
              <w:t>associated with improved survival in colorectal cancer</w:t>
            </w:r>
            <w:r w:rsidR="002615A7" w:rsidRPr="00B83273">
              <w:rPr>
                <w:sz w:val="18"/>
                <w:szCs w:val="18"/>
              </w:rPr>
              <w:t>.</w:t>
            </w:r>
            <w:r w:rsidR="00086B72" w:rsidRPr="00B83273">
              <w:rPr>
                <w:sz w:val="18"/>
                <w:szCs w:val="18"/>
              </w:rPr>
              <w:t xml:space="preserve"> Anti-cancer benefits from </w:t>
            </w:r>
            <w:r w:rsidR="00835AF3" w:rsidRPr="00B83273">
              <w:rPr>
                <w:sz w:val="18"/>
                <w:szCs w:val="18"/>
              </w:rPr>
              <w:t>v</w:t>
            </w:r>
            <w:r w:rsidR="00086B72" w:rsidRPr="00B83273">
              <w:rPr>
                <w:sz w:val="18"/>
                <w:szCs w:val="18"/>
              </w:rPr>
              <w:t xml:space="preserve">itamin D supplementation may require daily dosing, </w:t>
            </w:r>
            <w:r w:rsidR="001E0491" w:rsidRPr="00B83273">
              <w:rPr>
                <w:sz w:val="18"/>
                <w:szCs w:val="18"/>
              </w:rPr>
              <w:t>as</w:t>
            </w:r>
            <w:r w:rsidR="00086B72" w:rsidRPr="00B83273">
              <w:rPr>
                <w:sz w:val="18"/>
                <w:szCs w:val="18"/>
              </w:rPr>
              <w:t xml:space="preserve"> some clinical trials did not find </w:t>
            </w:r>
            <w:r w:rsidR="007B3FAB" w:rsidRPr="00B83273">
              <w:rPr>
                <w:sz w:val="18"/>
                <w:szCs w:val="18"/>
              </w:rPr>
              <w:t>benefit</w:t>
            </w:r>
            <w:r w:rsidR="006B72C6" w:rsidRPr="00B83273">
              <w:rPr>
                <w:sz w:val="18"/>
                <w:szCs w:val="18"/>
              </w:rPr>
              <w:t xml:space="preserve"> with</w:t>
            </w:r>
            <w:r w:rsidR="00086B72" w:rsidRPr="00B83273">
              <w:rPr>
                <w:sz w:val="18"/>
                <w:szCs w:val="18"/>
              </w:rPr>
              <w:t xml:space="preserve"> </w:t>
            </w:r>
            <w:r w:rsidR="006B72C6" w:rsidRPr="00B83273">
              <w:rPr>
                <w:sz w:val="18"/>
                <w:szCs w:val="18"/>
              </w:rPr>
              <w:t>intermittent</w:t>
            </w:r>
            <w:r w:rsidR="00086B72" w:rsidRPr="00B83273">
              <w:rPr>
                <w:sz w:val="18"/>
                <w:szCs w:val="18"/>
              </w:rPr>
              <w:t xml:space="preserve"> </w:t>
            </w:r>
            <w:r w:rsidR="007B3FAB" w:rsidRPr="00B83273">
              <w:rPr>
                <w:sz w:val="18"/>
                <w:szCs w:val="18"/>
              </w:rPr>
              <w:t>schedules</w:t>
            </w:r>
            <w:r w:rsidR="00086B72" w:rsidRPr="00B83273">
              <w:rPr>
                <w:sz w:val="18"/>
                <w:szCs w:val="18"/>
              </w:rPr>
              <w:t xml:space="preserve">. </w:t>
            </w:r>
            <w:r w:rsidR="001C5010" w:rsidRPr="00B83273">
              <w:rPr>
                <w:sz w:val="18"/>
                <w:szCs w:val="18"/>
              </w:rPr>
              <w:t>Representative clinical trials:</w:t>
            </w:r>
            <w:r w:rsidR="00447CA4" w:rsidRPr="00B83273">
              <w:rPr>
                <w:sz w:val="18"/>
                <w:szCs w:val="18"/>
              </w:rPr>
              <w:t xml:space="preserve"> </w:t>
            </w:r>
            <w:r w:rsidRPr="00B83273">
              <w:rPr>
                <w:sz w:val="18"/>
                <w:szCs w:val="18"/>
              </w:rPr>
              <w:t>NCT01516216</w:t>
            </w:r>
            <w:r w:rsidR="00447CA4" w:rsidRPr="00B83273">
              <w:rPr>
                <w:sz w:val="18"/>
                <w:szCs w:val="18"/>
              </w:rPr>
              <w:t>, NCT03472833,</w:t>
            </w:r>
            <w:r w:rsidR="00086B72" w:rsidRPr="00B83273">
              <w:rPr>
                <w:sz w:val="18"/>
                <w:szCs w:val="18"/>
              </w:rPr>
              <w:t xml:space="preserve"> </w:t>
            </w:r>
            <w:r w:rsidR="00447CA4" w:rsidRPr="00B83273">
              <w:rPr>
                <w:sz w:val="18"/>
                <w:szCs w:val="18"/>
              </w:rPr>
              <w:t>NCT04442412, NCT04094688</w:t>
            </w:r>
            <w:r w:rsidR="006B72C6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04AB85B5" w14:textId="6A393E32" w:rsidR="00BC099F" w:rsidRPr="001E0491" w:rsidRDefault="00FD023B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NYWFsbWk8L0F1dGhvcj48WWVhcj4yMDE4PC9ZZWFyPjxS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NYWFsbWk8L0F1dGhvcj48WWVhcj4yMDE4PC9ZZWFyPjxS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94-97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52366F42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52F568EA" w14:textId="5F4D92ED" w:rsidR="00BC099F" w:rsidRPr="00B83273" w:rsidRDefault="00153804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High-dose v</w:t>
            </w:r>
            <w:r w:rsidR="00BC099F" w:rsidRPr="00B83273">
              <w:rPr>
                <w:sz w:val="18"/>
                <w:szCs w:val="18"/>
              </w:rPr>
              <w:t>itamin E (</w:t>
            </w:r>
            <w:r w:rsidR="00D94F09" w:rsidRPr="00B83273">
              <w:rPr>
                <w:sz w:val="18"/>
                <w:szCs w:val="18"/>
              </w:rPr>
              <w:t xml:space="preserve">e.g., </w:t>
            </w:r>
            <w:r w:rsidR="00BC099F" w:rsidRPr="00B83273">
              <w:rPr>
                <w:sz w:val="18"/>
                <w:szCs w:val="18"/>
              </w:rPr>
              <w:t>tocotrienols)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7FBF8C66" w14:textId="4C2FBA44" w:rsidR="00BC099F" w:rsidRPr="00B83273" w:rsidRDefault="004B3E1E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Antioxidant agent</w:t>
            </w:r>
            <w:r w:rsidR="006B72C6" w:rsidRPr="00B83273">
              <w:rPr>
                <w:sz w:val="18"/>
                <w:szCs w:val="18"/>
              </w:rPr>
              <w:t>s</w:t>
            </w:r>
            <w:r w:rsidRPr="00B83273">
              <w:rPr>
                <w:sz w:val="18"/>
                <w:szCs w:val="18"/>
              </w:rPr>
              <w:t xml:space="preserve">. </w:t>
            </w:r>
            <w:r w:rsidR="003E4F61" w:rsidRPr="00B83273">
              <w:rPr>
                <w:sz w:val="18"/>
                <w:szCs w:val="18"/>
              </w:rPr>
              <w:t>Reduction of side effects from</w:t>
            </w:r>
            <w:r w:rsidRPr="00B83273">
              <w:rPr>
                <w:sz w:val="18"/>
                <w:szCs w:val="18"/>
              </w:rPr>
              <w:t xml:space="preserve"> chemoradiotherapy.</w:t>
            </w:r>
            <w:r w:rsidR="006B3432" w:rsidRPr="00B83273">
              <w:rPr>
                <w:sz w:val="18"/>
                <w:szCs w:val="18"/>
              </w:rPr>
              <w:t xml:space="preserve"> </w:t>
            </w:r>
            <w:r w:rsidR="007B3FAB" w:rsidRPr="00B83273">
              <w:rPr>
                <w:sz w:val="18"/>
                <w:szCs w:val="18"/>
              </w:rPr>
              <w:t>Possible</w:t>
            </w:r>
            <w:r w:rsidR="003E4F61" w:rsidRPr="00B83273">
              <w:rPr>
                <w:sz w:val="18"/>
                <w:szCs w:val="18"/>
              </w:rPr>
              <w:t xml:space="preserve"> anti-angiogenic effects.</w:t>
            </w:r>
            <w:r w:rsidR="00A0197D" w:rsidRPr="00B83273">
              <w:rPr>
                <w:sz w:val="18"/>
                <w:szCs w:val="18"/>
              </w:rPr>
              <w:t xml:space="preserve"> </w:t>
            </w:r>
            <w:r w:rsidR="001C5010" w:rsidRPr="00B83273">
              <w:rPr>
                <w:sz w:val="18"/>
                <w:szCs w:val="18"/>
              </w:rPr>
              <w:t>Representative clinical trials:</w:t>
            </w:r>
            <w:r w:rsidR="00497388" w:rsidRPr="00B83273">
              <w:rPr>
                <w:sz w:val="18"/>
                <w:szCs w:val="18"/>
              </w:rPr>
              <w:t xml:space="preserve"> NCT00311116, </w:t>
            </w:r>
            <w:r w:rsidR="007665E7" w:rsidRPr="00B83273">
              <w:rPr>
                <w:sz w:val="18"/>
                <w:szCs w:val="18"/>
              </w:rPr>
              <w:t xml:space="preserve">NCT00583700, NCT02397486, </w:t>
            </w:r>
            <w:r w:rsidRPr="00B83273">
              <w:rPr>
                <w:sz w:val="18"/>
                <w:szCs w:val="18"/>
              </w:rPr>
              <w:t>NCT02399592</w:t>
            </w:r>
            <w:r w:rsidR="003E4F61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727A204F" w14:textId="3717CC30" w:rsidR="00BC099F" w:rsidRPr="001E0491" w:rsidRDefault="00D210BD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LaXJrcGF0cmljazwvQXV0aG9yPjxZZWFyPjIwMTc8L1ll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LaXJrcGF0cmljazwvQXV0aG9yPjxZZWFyPjIwMTc8L1ll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98-101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1335708B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734A925F" w14:textId="2CCEDC6A" w:rsidR="00BC099F" w:rsidRPr="00B83273" w:rsidRDefault="00451848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i/>
                <w:iCs/>
                <w:sz w:val="18"/>
                <w:szCs w:val="18"/>
              </w:rPr>
              <w:t>Rhodiola Rosea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7BF05E67" w14:textId="62D2CA4D" w:rsidR="00BC099F" w:rsidRPr="00B83273" w:rsidRDefault="001E0491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A</w:t>
            </w:r>
            <w:r w:rsidR="0092720A" w:rsidRPr="00B83273">
              <w:rPr>
                <w:sz w:val="18"/>
                <w:szCs w:val="18"/>
              </w:rPr>
              <w:t xml:space="preserve">daptogen </w:t>
            </w:r>
            <w:r w:rsidR="00DF7DC4" w:rsidRPr="00B83273">
              <w:rPr>
                <w:sz w:val="18"/>
                <w:szCs w:val="18"/>
              </w:rPr>
              <w:t xml:space="preserve">and anti-inflammatory </w:t>
            </w:r>
            <w:r w:rsidR="007B3FAB" w:rsidRPr="00B83273">
              <w:rPr>
                <w:sz w:val="18"/>
                <w:szCs w:val="18"/>
              </w:rPr>
              <w:t>from</w:t>
            </w:r>
            <w:r w:rsidR="0092720A" w:rsidRPr="00B83273">
              <w:rPr>
                <w:sz w:val="18"/>
                <w:szCs w:val="18"/>
              </w:rPr>
              <w:t xml:space="preserve"> traditional </w:t>
            </w:r>
            <w:r w:rsidR="00DF7DC4" w:rsidRPr="00B83273">
              <w:rPr>
                <w:sz w:val="18"/>
                <w:szCs w:val="18"/>
              </w:rPr>
              <w:t>Tibetan</w:t>
            </w:r>
            <w:r w:rsidR="0092720A" w:rsidRPr="00B83273">
              <w:rPr>
                <w:sz w:val="18"/>
                <w:szCs w:val="18"/>
              </w:rPr>
              <w:t xml:space="preserve"> medicine.</w:t>
            </w:r>
            <w:r w:rsidR="00DF7DC4" w:rsidRPr="00B83273">
              <w:rPr>
                <w:sz w:val="18"/>
                <w:szCs w:val="18"/>
              </w:rPr>
              <w:t xml:space="preserve"> May exert anti-tumoral </w:t>
            </w:r>
            <w:r w:rsidRPr="00B83273">
              <w:rPr>
                <w:sz w:val="18"/>
                <w:szCs w:val="18"/>
              </w:rPr>
              <w:t>effects via</w:t>
            </w:r>
            <w:r w:rsidR="00DF7DC4" w:rsidRPr="00B83273">
              <w:rPr>
                <w:sz w:val="18"/>
                <w:szCs w:val="18"/>
              </w:rPr>
              <w:t xml:space="preserve"> regulation of immunocytes, </w:t>
            </w:r>
            <w:r w:rsidRPr="00B83273">
              <w:rPr>
                <w:sz w:val="18"/>
                <w:szCs w:val="18"/>
              </w:rPr>
              <w:t>inhibition of angiogenesis</w:t>
            </w:r>
            <w:r w:rsidR="00DF7DC4" w:rsidRPr="00B83273">
              <w:rPr>
                <w:sz w:val="18"/>
                <w:szCs w:val="18"/>
              </w:rPr>
              <w:t>, and promotion of apoptosis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4F628FDA" w14:textId="03E4313A" w:rsidR="00BC099F" w:rsidRPr="001E0491" w:rsidRDefault="00945555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QdTwvQXV0aG9yPjxZZWFyPjIwMjA8L1llYXI+PFJlY051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QdTwvQXV0aG9yPjxZZWFyPjIwMjA8L1llYXI+PFJlY051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102, 103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4CE33CC4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3F71A5AB" w14:textId="16EA953E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i/>
                <w:iCs/>
                <w:sz w:val="18"/>
                <w:szCs w:val="18"/>
              </w:rPr>
              <w:t>Silybum marianum</w:t>
            </w:r>
            <w:r w:rsidR="003D1E92" w:rsidRPr="00B83273">
              <w:rPr>
                <w:sz w:val="18"/>
                <w:szCs w:val="18"/>
              </w:rPr>
              <w:t xml:space="preserve"> (milk thistle)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01A2E03B" w14:textId="4635907D" w:rsidR="00BC099F" w:rsidRPr="00B83273" w:rsidRDefault="00F03721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Typically used for liver protection and prevention of chemotherapy-induced toxicity</w:t>
            </w:r>
            <w:r w:rsidR="003D1E92" w:rsidRPr="00B83273">
              <w:rPr>
                <w:sz w:val="18"/>
                <w:szCs w:val="18"/>
              </w:rPr>
              <w:t xml:space="preserve">. </w:t>
            </w:r>
            <w:r w:rsidR="000F1A85" w:rsidRPr="00B83273">
              <w:rPr>
                <w:sz w:val="18"/>
                <w:szCs w:val="18"/>
              </w:rPr>
              <w:t xml:space="preserve">Anti-tumoral effects may be </w:t>
            </w:r>
            <w:r w:rsidR="007B3FAB" w:rsidRPr="00B83273">
              <w:rPr>
                <w:sz w:val="18"/>
                <w:szCs w:val="18"/>
              </w:rPr>
              <w:t>mediated by</w:t>
            </w:r>
            <w:r w:rsidR="000F1A85" w:rsidRPr="00B83273">
              <w:rPr>
                <w:sz w:val="18"/>
                <w:szCs w:val="18"/>
              </w:rPr>
              <w:t xml:space="preserve"> silybin, which acts as a GLUT inhibitor. </w:t>
            </w:r>
            <w:r w:rsidR="001C5010" w:rsidRPr="00B83273">
              <w:rPr>
                <w:sz w:val="18"/>
                <w:szCs w:val="18"/>
              </w:rPr>
              <w:t>Representative clinical trials:</w:t>
            </w:r>
            <w:r w:rsidR="003D1E92" w:rsidRPr="00B83273">
              <w:rPr>
                <w:sz w:val="18"/>
                <w:szCs w:val="18"/>
              </w:rPr>
              <w:t xml:space="preserve"> NCT00487721, NCT01129570, NCT01829178, NCT00055718</w:t>
            </w:r>
            <w:r w:rsidR="007B3FAB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6080EBCF" w14:textId="0443BF7D" w:rsidR="00BC099F" w:rsidRPr="001E0491" w:rsidRDefault="00B76AD6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XYW5nPC9BdXRob3I+PFllYXI+MjAyMzwvWWVhcj48UmVj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XYW5nPC9BdXRob3I+PFllYXI+MjAyMzwvWWVhcj48UmVj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104-107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544A625E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5DA5EB6B" w14:textId="406C30FB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i/>
                <w:iCs/>
                <w:sz w:val="18"/>
                <w:szCs w:val="18"/>
              </w:rPr>
            </w:pPr>
            <w:r w:rsidRPr="00B83273">
              <w:rPr>
                <w:i/>
                <w:iCs/>
                <w:sz w:val="18"/>
                <w:szCs w:val="18"/>
              </w:rPr>
              <w:t>Astragalus membranaceus</w:t>
            </w:r>
            <w:r w:rsidR="00430D07">
              <w:rPr>
                <w:i/>
                <w:iCs/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1AA30186" w14:textId="5C85A5A3" w:rsidR="00BC099F" w:rsidRPr="00B83273" w:rsidRDefault="001E0491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T</w:t>
            </w:r>
            <w:r w:rsidR="00614F2B" w:rsidRPr="00B83273">
              <w:rPr>
                <w:sz w:val="18"/>
                <w:szCs w:val="18"/>
              </w:rPr>
              <w:t xml:space="preserve">raditional </w:t>
            </w:r>
            <w:r w:rsidRPr="00B83273">
              <w:rPr>
                <w:sz w:val="18"/>
                <w:szCs w:val="18"/>
              </w:rPr>
              <w:t xml:space="preserve">use </w:t>
            </w:r>
            <w:r w:rsidR="00F03721" w:rsidRPr="00B83273">
              <w:rPr>
                <w:sz w:val="18"/>
                <w:szCs w:val="18"/>
              </w:rPr>
              <w:t>to support renal function</w:t>
            </w:r>
            <w:r w:rsidR="00614F2B" w:rsidRPr="00B83273">
              <w:rPr>
                <w:sz w:val="18"/>
                <w:szCs w:val="18"/>
              </w:rPr>
              <w:t>.</w:t>
            </w:r>
            <w:r w:rsidR="00F34EB7" w:rsidRPr="00B83273">
              <w:rPr>
                <w:sz w:val="18"/>
                <w:szCs w:val="18"/>
              </w:rPr>
              <w:t xml:space="preserve"> Astragalus polysaccharides</w:t>
            </w:r>
            <w:r w:rsidR="00BB5B8E" w:rsidRPr="00B83273">
              <w:rPr>
                <w:sz w:val="18"/>
                <w:szCs w:val="18"/>
              </w:rPr>
              <w:t xml:space="preserve"> </w:t>
            </w:r>
            <w:r w:rsidR="00F34EB7" w:rsidRPr="00B83273">
              <w:rPr>
                <w:sz w:val="18"/>
                <w:szCs w:val="18"/>
              </w:rPr>
              <w:t>have</w:t>
            </w:r>
            <w:r w:rsidR="00BB5B8E" w:rsidRPr="00B83273">
              <w:rPr>
                <w:sz w:val="18"/>
                <w:szCs w:val="18"/>
              </w:rPr>
              <w:t xml:space="preserve"> shown promise in improving cancer-related fatigue</w:t>
            </w:r>
            <w:r w:rsidR="00E36B4B" w:rsidRPr="00B83273">
              <w:rPr>
                <w:sz w:val="18"/>
                <w:szCs w:val="18"/>
              </w:rPr>
              <w:t xml:space="preserve"> and</w:t>
            </w:r>
            <w:r w:rsidR="00BB5B8E" w:rsidRPr="00B83273">
              <w:rPr>
                <w:sz w:val="18"/>
                <w:szCs w:val="18"/>
              </w:rPr>
              <w:t xml:space="preserve"> </w:t>
            </w:r>
            <w:r w:rsidR="00F34EB7" w:rsidRPr="00B83273">
              <w:rPr>
                <w:sz w:val="18"/>
                <w:szCs w:val="18"/>
              </w:rPr>
              <w:t>are</w:t>
            </w:r>
            <w:r w:rsidR="00F0631E" w:rsidRPr="00B83273">
              <w:rPr>
                <w:sz w:val="18"/>
                <w:szCs w:val="18"/>
              </w:rPr>
              <w:t xml:space="preserve"> approved</w:t>
            </w:r>
            <w:r w:rsidR="00BB5B8E" w:rsidRPr="00B83273">
              <w:rPr>
                <w:sz w:val="18"/>
                <w:szCs w:val="18"/>
              </w:rPr>
              <w:t xml:space="preserve"> for this indication in some countries.</w:t>
            </w:r>
            <w:r w:rsidR="007E7EC5" w:rsidRPr="00B83273">
              <w:rPr>
                <w:sz w:val="18"/>
                <w:szCs w:val="18"/>
              </w:rPr>
              <w:t xml:space="preserve"> </w:t>
            </w:r>
            <w:r w:rsidR="007E7EC5" w:rsidRPr="00B83273">
              <w:rPr>
                <w:i/>
                <w:iCs/>
                <w:sz w:val="18"/>
                <w:szCs w:val="18"/>
              </w:rPr>
              <w:t>Astragalus membranaceus</w:t>
            </w:r>
            <w:r w:rsidR="00BB5B8E" w:rsidRPr="00B83273">
              <w:rPr>
                <w:sz w:val="18"/>
                <w:szCs w:val="18"/>
              </w:rPr>
              <w:t xml:space="preserve"> </w:t>
            </w:r>
            <w:r w:rsidR="00887CBD" w:rsidRPr="00B83273">
              <w:rPr>
                <w:sz w:val="18"/>
                <w:szCs w:val="18"/>
              </w:rPr>
              <w:t>extracts</w:t>
            </w:r>
            <w:r w:rsidR="00F0631E" w:rsidRPr="00B83273">
              <w:rPr>
                <w:sz w:val="18"/>
                <w:szCs w:val="18"/>
              </w:rPr>
              <w:t xml:space="preserve"> are being</w:t>
            </w:r>
            <w:r w:rsidR="00887CBD" w:rsidRPr="00B83273">
              <w:rPr>
                <w:sz w:val="18"/>
                <w:szCs w:val="18"/>
              </w:rPr>
              <w:t xml:space="preserve"> </w:t>
            </w:r>
            <w:r w:rsidR="0064080E" w:rsidRPr="00B83273">
              <w:rPr>
                <w:sz w:val="18"/>
                <w:szCs w:val="18"/>
              </w:rPr>
              <w:t>studied</w:t>
            </w:r>
            <w:r w:rsidR="00887CBD" w:rsidRPr="00B83273">
              <w:rPr>
                <w:sz w:val="18"/>
                <w:szCs w:val="18"/>
              </w:rPr>
              <w:t xml:space="preserve"> for chemosensitization</w:t>
            </w:r>
            <w:r w:rsidR="00F0631E" w:rsidRPr="00B83273">
              <w:rPr>
                <w:sz w:val="18"/>
                <w:szCs w:val="18"/>
              </w:rPr>
              <w:t xml:space="preserve">, </w:t>
            </w:r>
            <w:r w:rsidR="00887CBD" w:rsidRPr="00B83273">
              <w:rPr>
                <w:sz w:val="18"/>
                <w:szCs w:val="18"/>
              </w:rPr>
              <w:t>chemoprotection</w:t>
            </w:r>
            <w:r w:rsidR="00F0631E" w:rsidRPr="00B83273">
              <w:rPr>
                <w:sz w:val="18"/>
                <w:szCs w:val="18"/>
              </w:rPr>
              <w:t xml:space="preserve"> and immunomodulation</w:t>
            </w:r>
            <w:r w:rsidR="00835AF3" w:rsidRPr="00B83273">
              <w:rPr>
                <w:sz w:val="18"/>
                <w:szCs w:val="18"/>
              </w:rPr>
              <w:t xml:space="preserve">. </w:t>
            </w:r>
            <w:r w:rsidR="001C5010" w:rsidRPr="00B83273">
              <w:rPr>
                <w:sz w:val="18"/>
                <w:szCs w:val="18"/>
              </w:rPr>
              <w:t>Representative clinical trials:</w:t>
            </w:r>
            <w:r w:rsidR="00712EB4" w:rsidRPr="00B83273">
              <w:rPr>
                <w:sz w:val="18"/>
                <w:szCs w:val="18"/>
              </w:rPr>
              <w:t xml:space="preserve"> </w:t>
            </w:r>
            <w:r w:rsidR="00E36B4B" w:rsidRPr="00B83273">
              <w:rPr>
                <w:sz w:val="18"/>
                <w:szCs w:val="18"/>
              </w:rPr>
              <w:t xml:space="preserve">NCT01720550, </w:t>
            </w:r>
            <w:r w:rsidR="00712EB4" w:rsidRPr="00B83273">
              <w:rPr>
                <w:sz w:val="18"/>
                <w:szCs w:val="18"/>
              </w:rPr>
              <w:t>NCT03314805, NCT01802021</w:t>
            </w:r>
            <w:r w:rsidR="00F0631E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7A7E247A" w14:textId="3D74A912" w:rsidR="00BC099F" w:rsidRPr="001E0491" w:rsidRDefault="009119DA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MaTwvQXV0aG9yPjxZZWFyPjIwMjA8L1llYXI+PFJlY051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MaTwvQXV0aG9yPjxZZWFyPjIwMjA8L1llYXI+PFJlY051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108-112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4BA4E4A3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45539F54" w14:textId="4BA7CFA0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Se</w:t>
            </w:r>
            <w:r w:rsidR="00DE5FBB" w:rsidRPr="00B83273">
              <w:rPr>
                <w:sz w:val="18"/>
                <w:szCs w:val="18"/>
              </w:rPr>
              <w:t>-</w:t>
            </w:r>
            <w:r w:rsidRPr="00B83273">
              <w:rPr>
                <w:sz w:val="18"/>
                <w:szCs w:val="18"/>
              </w:rPr>
              <w:t>methylselenocysteine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08AF1CF4" w14:textId="12E543E6" w:rsidR="00BC099F" w:rsidRPr="00B83273" w:rsidRDefault="00DE5FBB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 xml:space="preserve">Pre-treatment </w:t>
            </w:r>
            <w:r w:rsidR="00F0631E" w:rsidRPr="00B83273">
              <w:rPr>
                <w:sz w:val="18"/>
                <w:szCs w:val="18"/>
              </w:rPr>
              <w:t>with</w:t>
            </w:r>
            <w:r w:rsidRPr="00B83273">
              <w:rPr>
                <w:sz w:val="18"/>
                <w:szCs w:val="18"/>
              </w:rPr>
              <w:t xml:space="preserve"> se-methylselenocysteine has been shown to potentiate chemotherapy while reducing </w:t>
            </w:r>
            <w:r w:rsidR="00F8475C" w:rsidRPr="00B83273">
              <w:rPr>
                <w:sz w:val="18"/>
                <w:szCs w:val="18"/>
              </w:rPr>
              <w:t xml:space="preserve">various </w:t>
            </w:r>
            <w:r w:rsidRPr="00B83273">
              <w:rPr>
                <w:sz w:val="18"/>
                <w:szCs w:val="18"/>
              </w:rPr>
              <w:t xml:space="preserve">organ-specific </w:t>
            </w:r>
            <w:r w:rsidR="00AD75DC" w:rsidRPr="00B83273">
              <w:rPr>
                <w:sz w:val="18"/>
                <w:szCs w:val="18"/>
              </w:rPr>
              <w:t>toxicities and</w:t>
            </w:r>
            <w:r w:rsidRPr="00B83273">
              <w:rPr>
                <w:sz w:val="18"/>
                <w:szCs w:val="18"/>
              </w:rPr>
              <w:t xml:space="preserve"> may allow</w:t>
            </w:r>
            <w:r w:rsidR="00F0631E" w:rsidRPr="00B83273">
              <w:rPr>
                <w:sz w:val="18"/>
                <w:szCs w:val="18"/>
              </w:rPr>
              <w:t xml:space="preserve"> for</w:t>
            </w:r>
            <w:r w:rsidRPr="00B83273">
              <w:rPr>
                <w:sz w:val="18"/>
                <w:szCs w:val="18"/>
              </w:rPr>
              <w:t xml:space="preserve"> higher </w:t>
            </w:r>
            <w:r w:rsidR="00F0631E" w:rsidRPr="00B83273">
              <w:rPr>
                <w:sz w:val="18"/>
                <w:szCs w:val="18"/>
              </w:rPr>
              <w:t>dosing</w:t>
            </w:r>
            <w:r w:rsidRPr="00B83273">
              <w:rPr>
                <w:sz w:val="18"/>
                <w:szCs w:val="18"/>
              </w:rPr>
              <w:t xml:space="preserve"> of chemotherapeutic agents.</w:t>
            </w:r>
            <w:r w:rsidR="002C3A19" w:rsidRPr="00B83273">
              <w:rPr>
                <w:sz w:val="18"/>
                <w:szCs w:val="18"/>
              </w:rPr>
              <w:t xml:space="preserve"> May induce cell cycle arrest and apoptosis</w:t>
            </w:r>
            <w:r w:rsidR="00D8221A" w:rsidRPr="00B83273">
              <w:rPr>
                <w:sz w:val="18"/>
                <w:szCs w:val="18"/>
              </w:rPr>
              <w:t>, likely via conversion to methylselenol</w:t>
            </w:r>
            <w:r w:rsidR="002C3A19" w:rsidRPr="00B83273">
              <w:rPr>
                <w:sz w:val="18"/>
                <w:szCs w:val="18"/>
              </w:rPr>
              <w:t>.</w:t>
            </w:r>
            <w:r w:rsidRPr="00B83273">
              <w:rPr>
                <w:sz w:val="18"/>
                <w:szCs w:val="18"/>
              </w:rPr>
              <w:t xml:space="preserve"> </w:t>
            </w:r>
            <w:r w:rsidR="001C5010" w:rsidRPr="00B83273">
              <w:rPr>
                <w:sz w:val="18"/>
                <w:szCs w:val="18"/>
              </w:rPr>
              <w:t>Representative clinical trials:</w:t>
            </w:r>
            <w:r w:rsidR="007E7EC5" w:rsidRPr="00B83273">
              <w:rPr>
                <w:sz w:val="18"/>
                <w:szCs w:val="18"/>
              </w:rPr>
              <w:t xml:space="preserve"> </w:t>
            </w:r>
            <w:r w:rsidRPr="00B83273">
              <w:rPr>
                <w:sz w:val="18"/>
                <w:szCs w:val="18"/>
              </w:rPr>
              <w:t>NCT00829205</w:t>
            </w:r>
            <w:r w:rsidR="00EF1E0D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40F6804D" w14:textId="6E5F9C11" w:rsidR="00BC099F" w:rsidRPr="001E0491" w:rsidRDefault="008A65D4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GZXJuYW5kZXM8L0F1dGhvcj48WWVhcj4yMDE1PC9ZZWFy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GZXJuYW5kZXM8L0F1dGhvcj48WWVhcj4yMDE1PC9ZZWFy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113-115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0DE4F249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0311D19A" w14:textId="409F29A2" w:rsidR="00BC099F" w:rsidRPr="00B83273" w:rsidRDefault="00430996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Inositol phosphates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44A0140A" w14:textId="5DDC0D7A" w:rsidR="00BC099F" w:rsidRPr="00B83273" w:rsidRDefault="00035447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 xml:space="preserve">A combination of inositol and inositol hexaphosphate (IP6) </w:t>
            </w:r>
            <w:r w:rsidR="00EF1E0D" w:rsidRPr="00B83273">
              <w:rPr>
                <w:sz w:val="18"/>
                <w:szCs w:val="18"/>
              </w:rPr>
              <w:t>has</w:t>
            </w:r>
            <w:r w:rsidRPr="00B83273">
              <w:rPr>
                <w:sz w:val="18"/>
                <w:szCs w:val="18"/>
              </w:rPr>
              <w:t xml:space="preserve"> been </w:t>
            </w:r>
            <w:r w:rsidR="00C06F5B" w:rsidRPr="00B83273">
              <w:rPr>
                <w:sz w:val="18"/>
                <w:szCs w:val="18"/>
              </w:rPr>
              <w:t>studied for</w:t>
            </w:r>
            <w:r w:rsidRPr="00B83273">
              <w:rPr>
                <w:sz w:val="18"/>
                <w:szCs w:val="18"/>
              </w:rPr>
              <w:t xml:space="preserve"> p</w:t>
            </w:r>
            <w:r w:rsidR="00BC099F" w:rsidRPr="00B83273">
              <w:rPr>
                <w:sz w:val="18"/>
                <w:szCs w:val="18"/>
              </w:rPr>
              <w:t xml:space="preserve">revention of </w:t>
            </w:r>
            <w:r w:rsidRPr="00B83273">
              <w:rPr>
                <w:sz w:val="18"/>
                <w:szCs w:val="18"/>
              </w:rPr>
              <w:t>chemotherapy-related toxicity.</w:t>
            </w:r>
            <w:r w:rsidR="004C5DBB" w:rsidRPr="00B83273">
              <w:rPr>
                <w:sz w:val="18"/>
                <w:szCs w:val="18"/>
              </w:rPr>
              <w:t xml:space="preserve"> Myo-inositol trispyrophosphate (ITPP)</w:t>
            </w:r>
            <w:r w:rsidR="00A702BB" w:rsidRPr="00B83273">
              <w:rPr>
                <w:sz w:val="18"/>
                <w:szCs w:val="18"/>
              </w:rPr>
              <w:t xml:space="preserve"> acts as an anti-hypoxic</w:t>
            </w:r>
            <w:r w:rsidR="00C06F5B" w:rsidRPr="00B83273">
              <w:rPr>
                <w:sz w:val="18"/>
                <w:szCs w:val="18"/>
              </w:rPr>
              <w:t xml:space="preserve"> and anti-angiogenic</w:t>
            </w:r>
            <w:r w:rsidR="00A702BB" w:rsidRPr="00B83273">
              <w:rPr>
                <w:sz w:val="18"/>
                <w:szCs w:val="18"/>
              </w:rPr>
              <w:t xml:space="preserve"> agent and may potentiate chemotherapy.</w:t>
            </w:r>
            <w:r w:rsidR="004C5DBB" w:rsidRPr="00B83273">
              <w:rPr>
                <w:sz w:val="18"/>
                <w:szCs w:val="18"/>
              </w:rPr>
              <w:t xml:space="preserve"> </w:t>
            </w:r>
            <w:r w:rsidR="001C5010" w:rsidRPr="00B83273">
              <w:rPr>
                <w:sz w:val="18"/>
                <w:szCs w:val="18"/>
              </w:rPr>
              <w:t>Representative clinical trials:</w:t>
            </w:r>
            <w:r w:rsidRPr="00B83273">
              <w:rPr>
                <w:sz w:val="18"/>
                <w:szCs w:val="18"/>
              </w:rPr>
              <w:t xml:space="preserve"> NCT02528526</w:t>
            </w:r>
            <w:r w:rsidR="00EF1E0D" w:rsidRPr="00B83273">
              <w:rPr>
                <w:sz w:val="18"/>
                <w:szCs w:val="18"/>
              </w:rPr>
              <w:t>,</w:t>
            </w:r>
            <w:r w:rsidRPr="00B83273">
              <w:rPr>
                <w:sz w:val="18"/>
                <w:szCs w:val="18"/>
              </w:rPr>
              <w:t xml:space="preserve"> NCT05410314</w:t>
            </w:r>
            <w:r w:rsidR="0043320F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4C2DA377" w14:textId="58DECC02" w:rsidR="00BC099F" w:rsidRPr="001E0491" w:rsidRDefault="002017A0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TY2huZWlkZXI8L0F1dGhvcj48WWVhcj4yMDIxPC9ZZWFy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TY2huZWlkZXI8L0F1dGhvcj48WWVhcj4yMDIxPC9ZZWFy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116, 117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2D452F02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0FCE92D0" w14:textId="350D0744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Prebiotics and probiotics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56EA8C9B" w14:textId="0AE78B2C" w:rsidR="00BC099F" w:rsidRPr="00B83273" w:rsidRDefault="0043320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Supplementation aims to</w:t>
            </w:r>
            <w:r w:rsidR="00F03721" w:rsidRPr="00B83273">
              <w:rPr>
                <w:sz w:val="18"/>
                <w:szCs w:val="18"/>
              </w:rPr>
              <w:t xml:space="preserve"> maintain </w:t>
            </w:r>
            <w:r w:rsidR="00F90DF9" w:rsidRPr="00B83273">
              <w:rPr>
                <w:sz w:val="18"/>
                <w:szCs w:val="18"/>
              </w:rPr>
              <w:t xml:space="preserve">normal </w:t>
            </w:r>
            <w:r w:rsidR="00660973" w:rsidRPr="00B83273">
              <w:rPr>
                <w:sz w:val="18"/>
                <w:szCs w:val="18"/>
              </w:rPr>
              <w:t>gut microbiome</w:t>
            </w:r>
            <w:r w:rsidRPr="00B83273">
              <w:rPr>
                <w:sz w:val="18"/>
                <w:szCs w:val="18"/>
              </w:rPr>
              <w:t xml:space="preserve"> </w:t>
            </w:r>
            <w:r w:rsidR="00F90DF9" w:rsidRPr="00B83273">
              <w:rPr>
                <w:sz w:val="18"/>
                <w:szCs w:val="18"/>
              </w:rPr>
              <w:t>function or increase bio</w:t>
            </w:r>
            <w:r w:rsidRPr="00B83273">
              <w:rPr>
                <w:sz w:val="18"/>
                <w:szCs w:val="18"/>
              </w:rPr>
              <w:t>diversity</w:t>
            </w:r>
            <w:r w:rsidR="003E1712" w:rsidRPr="00B83273">
              <w:rPr>
                <w:sz w:val="18"/>
                <w:szCs w:val="18"/>
              </w:rPr>
              <w:t>.</w:t>
            </w:r>
            <w:r w:rsidR="00F755FD" w:rsidRPr="00B83273">
              <w:rPr>
                <w:sz w:val="18"/>
                <w:szCs w:val="18"/>
              </w:rPr>
              <w:t xml:space="preserve"> </w:t>
            </w:r>
            <w:r w:rsidRPr="00B83273">
              <w:rPr>
                <w:sz w:val="18"/>
                <w:szCs w:val="18"/>
              </w:rPr>
              <w:t>Reduction of</w:t>
            </w:r>
            <w:r w:rsidR="00F755FD" w:rsidRPr="00B83273">
              <w:rPr>
                <w:sz w:val="18"/>
                <w:szCs w:val="18"/>
              </w:rPr>
              <w:t xml:space="preserve"> chemoradiotherapy-induced toxicity to the intestinal mucosal barrier.</w:t>
            </w:r>
            <w:r w:rsidR="003E1712" w:rsidRPr="00B83273">
              <w:rPr>
                <w:sz w:val="18"/>
                <w:szCs w:val="18"/>
              </w:rPr>
              <w:t xml:space="preserve"> </w:t>
            </w:r>
            <w:r w:rsidR="00B4679C" w:rsidRPr="00B83273">
              <w:rPr>
                <w:sz w:val="18"/>
                <w:szCs w:val="18"/>
              </w:rPr>
              <w:t>T</w:t>
            </w:r>
            <w:r w:rsidR="00357113" w:rsidRPr="00B83273">
              <w:rPr>
                <w:sz w:val="18"/>
                <w:szCs w:val="18"/>
              </w:rPr>
              <w:t xml:space="preserve">he gut microbiome </w:t>
            </w:r>
            <w:r w:rsidRPr="00B83273">
              <w:rPr>
                <w:sz w:val="18"/>
                <w:szCs w:val="18"/>
              </w:rPr>
              <w:t>may</w:t>
            </w:r>
            <w:r w:rsidR="00357113" w:rsidRPr="00B83273">
              <w:rPr>
                <w:sz w:val="18"/>
                <w:szCs w:val="18"/>
              </w:rPr>
              <w:t xml:space="preserve"> </w:t>
            </w:r>
            <w:r w:rsidR="00A301D1" w:rsidRPr="00B83273">
              <w:rPr>
                <w:sz w:val="18"/>
                <w:szCs w:val="18"/>
              </w:rPr>
              <w:t>play a role</w:t>
            </w:r>
            <w:r w:rsidR="00357113" w:rsidRPr="00B83273">
              <w:rPr>
                <w:sz w:val="18"/>
                <w:szCs w:val="18"/>
              </w:rPr>
              <w:t xml:space="preserve"> in the </w:t>
            </w:r>
            <w:r w:rsidR="00F03721" w:rsidRPr="00B83273">
              <w:rPr>
                <w:sz w:val="18"/>
                <w:szCs w:val="18"/>
              </w:rPr>
              <w:t>response</w:t>
            </w:r>
            <w:r w:rsidR="00357113" w:rsidRPr="00B83273">
              <w:rPr>
                <w:sz w:val="18"/>
                <w:szCs w:val="18"/>
              </w:rPr>
              <w:t xml:space="preserve"> </w:t>
            </w:r>
            <w:r w:rsidR="00F03721" w:rsidRPr="00B83273">
              <w:rPr>
                <w:sz w:val="18"/>
                <w:szCs w:val="18"/>
              </w:rPr>
              <w:t>to</w:t>
            </w:r>
            <w:r w:rsidR="00357113" w:rsidRPr="00B83273">
              <w:rPr>
                <w:sz w:val="18"/>
                <w:szCs w:val="18"/>
              </w:rPr>
              <w:t xml:space="preserve"> immune</w:t>
            </w:r>
            <w:r w:rsidR="00F03721" w:rsidRPr="00B83273">
              <w:rPr>
                <w:sz w:val="18"/>
                <w:szCs w:val="18"/>
              </w:rPr>
              <w:t>-based</w:t>
            </w:r>
            <w:r w:rsidR="00357113" w:rsidRPr="00B83273">
              <w:rPr>
                <w:sz w:val="18"/>
                <w:szCs w:val="18"/>
              </w:rPr>
              <w:t xml:space="preserve"> therapies, </w:t>
            </w:r>
            <w:r w:rsidRPr="00B83273">
              <w:rPr>
                <w:sz w:val="18"/>
                <w:szCs w:val="18"/>
              </w:rPr>
              <w:t>e.g.,</w:t>
            </w:r>
            <w:r w:rsidR="00357113" w:rsidRPr="00B83273">
              <w:rPr>
                <w:sz w:val="18"/>
                <w:szCs w:val="18"/>
              </w:rPr>
              <w:t xml:space="preserve"> PD-1 blockade </w:t>
            </w:r>
            <w:r w:rsidR="00A301D1" w:rsidRPr="00B83273">
              <w:rPr>
                <w:sz w:val="18"/>
                <w:szCs w:val="18"/>
              </w:rPr>
              <w:t>was less effective</w:t>
            </w:r>
            <w:r w:rsidR="00357113" w:rsidRPr="00B83273">
              <w:rPr>
                <w:sz w:val="18"/>
                <w:szCs w:val="18"/>
              </w:rPr>
              <w:t xml:space="preserve"> </w:t>
            </w:r>
            <w:r w:rsidR="00824D6F" w:rsidRPr="00B83273">
              <w:rPr>
                <w:sz w:val="18"/>
                <w:szCs w:val="18"/>
              </w:rPr>
              <w:t xml:space="preserve">in patients </w:t>
            </w:r>
            <w:r w:rsidRPr="00B83273">
              <w:rPr>
                <w:sz w:val="18"/>
                <w:szCs w:val="18"/>
              </w:rPr>
              <w:t>pre</w:t>
            </w:r>
            <w:r w:rsidR="00824D6F" w:rsidRPr="00B83273">
              <w:rPr>
                <w:sz w:val="18"/>
                <w:szCs w:val="18"/>
              </w:rPr>
              <w:t xml:space="preserve">treated </w:t>
            </w:r>
            <w:r w:rsidRPr="00B83273">
              <w:rPr>
                <w:sz w:val="18"/>
                <w:szCs w:val="18"/>
              </w:rPr>
              <w:t>with</w:t>
            </w:r>
            <w:r w:rsidR="00357113" w:rsidRPr="00B83273">
              <w:rPr>
                <w:sz w:val="18"/>
                <w:szCs w:val="18"/>
              </w:rPr>
              <w:t xml:space="preserve"> broad-spectrum antibiotics. </w:t>
            </w:r>
            <w:r w:rsidR="001C5010" w:rsidRPr="00B83273">
              <w:rPr>
                <w:sz w:val="18"/>
                <w:szCs w:val="18"/>
              </w:rPr>
              <w:t>Representative clinical trials:</w:t>
            </w:r>
            <w:r w:rsidR="007B333C" w:rsidRPr="00B83273">
              <w:rPr>
                <w:sz w:val="18"/>
                <w:szCs w:val="18"/>
              </w:rPr>
              <w:t xml:space="preserve"> </w:t>
            </w:r>
            <w:r w:rsidR="00BB4ACD" w:rsidRPr="00B83273">
              <w:rPr>
                <w:sz w:val="18"/>
                <w:szCs w:val="18"/>
              </w:rPr>
              <w:t>NCT05220124, NCT01473290, NCT03705442,</w:t>
            </w:r>
            <w:r w:rsidR="00F755FD" w:rsidRPr="00B83273">
              <w:rPr>
                <w:sz w:val="18"/>
                <w:szCs w:val="18"/>
              </w:rPr>
              <w:t xml:space="preserve"> </w:t>
            </w:r>
            <w:r w:rsidR="00BB4ACD" w:rsidRPr="00B83273">
              <w:rPr>
                <w:sz w:val="18"/>
                <w:szCs w:val="18"/>
              </w:rPr>
              <w:t>NCT03642548</w:t>
            </w:r>
            <w:r w:rsidR="00A301D1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7F20ED86" w14:textId="439BF470" w:rsidR="00BC099F" w:rsidRPr="001E0491" w:rsidRDefault="004B56DF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MdTwvQXV0aG9yPjxZZWFyPjIwMjE8L1llYXI+PFJlY051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MdTwvQXV0aG9yPjxZZWFyPjIwMjE8L1llYXI+PFJlY051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118-120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15CB01C0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4BCD2711" w14:textId="4FDC8642" w:rsidR="00BC099F" w:rsidRPr="00B83273" w:rsidRDefault="0043320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lastRenderedPageBreak/>
              <w:t>High-dose melatonin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4E5FB8D4" w14:textId="2A8C498D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Proposed to inhibit HIF-1α stabilization in tumor cells and protect normal cells from oxidative stress</w:t>
            </w:r>
            <w:r w:rsidR="00F755FD" w:rsidRPr="00B83273">
              <w:rPr>
                <w:sz w:val="18"/>
                <w:szCs w:val="18"/>
              </w:rPr>
              <w:t xml:space="preserve">. </w:t>
            </w:r>
            <w:r w:rsidR="0022213E" w:rsidRPr="00B83273">
              <w:rPr>
                <w:sz w:val="18"/>
                <w:szCs w:val="18"/>
              </w:rPr>
              <w:t>Relatively h</w:t>
            </w:r>
            <w:r w:rsidR="006B6692" w:rsidRPr="00B83273">
              <w:rPr>
                <w:sz w:val="18"/>
                <w:szCs w:val="18"/>
              </w:rPr>
              <w:t xml:space="preserve">igh doses have been </w:t>
            </w:r>
            <w:r w:rsidR="00F03721" w:rsidRPr="00B83273">
              <w:rPr>
                <w:sz w:val="18"/>
                <w:szCs w:val="18"/>
              </w:rPr>
              <w:t>tested</w:t>
            </w:r>
            <w:r w:rsidR="006B6692" w:rsidRPr="00B83273">
              <w:rPr>
                <w:sz w:val="18"/>
                <w:szCs w:val="18"/>
              </w:rPr>
              <w:t xml:space="preserve"> in preclinical models </w:t>
            </w:r>
            <w:r w:rsidR="00F03721" w:rsidRPr="00B83273">
              <w:rPr>
                <w:sz w:val="18"/>
                <w:szCs w:val="18"/>
              </w:rPr>
              <w:t xml:space="preserve">to </w:t>
            </w:r>
            <w:r w:rsidR="00AF7BB3" w:rsidRPr="00B83273">
              <w:rPr>
                <w:sz w:val="18"/>
                <w:szCs w:val="18"/>
              </w:rPr>
              <w:t>achieve</w:t>
            </w:r>
            <w:r w:rsidR="006B6692" w:rsidRPr="00B83273">
              <w:rPr>
                <w:sz w:val="18"/>
                <w:szCs w:val="18"/>
              </w:rPr>
              <w:t xml:space="preserve"> direct anti-tumoral </w:t>
            </w:r>
            <w:r w:rsidR="00AB7690" w:rsidRPr="00B83273">
              <w:rPr>
                <w:sz w:val="18"/>
                <w:szCs w:val="18"/>
              </w:rPr>
              <w:t>activity</w:t>
            </w:r>
            <w:r w:rsidR="006B6692" w:rsidRPr="00B83273">
              <w:rPr>
                <w:sz w:val="18"/>
                <w:szCs w:val="18"/>
              </w:rPr>
              <w:t xml:space="preserve">. </w:t>
            </w:r>
            <w:r w:rsidR="0043320F" w:rsidRPr="00B83273">
              <w:rPr>
                <w:sz w:val="18"/>
                <w:szCs w:val="18"/>
              </w:rPr>
              <w:t>Most c</w:t>
            </w:r>
            <w:r w:rsidR="0022213E" w:rsidRPr="00B83273">
              <w:rPr>
                <w:sz w:val="18"/>
                <w:szCs w:val="18"/>
              </w:rPr>
              <w:t xml:space="preserve">linical trials </w:t>
            </w:r>
            <w:r w:rsidR="00F03721" w:rsidRPr="00B83273">
              <w:rPr>
                <w:sz w:val="18"/>
                <w:szCs w:val="18"/>
              </w:rPr>
              <w:t>focused</w:t>
            </w:r>
            <w:r w:rsidR="0022213E" w:rsidRPr="00B83273">
              <w:rPr>
                <w:sz w:val="18"/>
                <w:szCs w:val="18"/>
              </w:rPr>
              <w:t xml:space="preserve"> on</w:t>
            </w:r>
            <w:r w:rsidR="0043320F" w:rsidRPr="00B83273">
              <w:rPr>
                <w:sz w:val="18"/>
                <w:szCs w:val="18"/>
              </w:rPr>
              <w:t xml:space="preserve"> </w:t>
            </w:r>
            <w:r w:rsidR="009C0E40" w:rsidRPr="00B83273">
              <w:rPr>
                <w:sz w:val="18"/>
                <w:szCs w:val="18"/>
              </w:rPr>
              <w:t xml:space="preserve">sleep disturbances </w:t>
            </w:r>
            <w:r w:rsidR="00FF21B4" w:rsidRPr="00B83273">
              <w:rPr>
                <w:sz w:val="18"/>
                <w:szCs w:val="18"/>
              </w:rPr>
              <w:t xml:space="preserve">and quality of life </w:t>
            </w:r>
            <w:r w:rsidR="00536C24" w:rsidRPr="00B83273">
              <w:rPr>
                <w:sz w:val="18"/>
                <w:szCs w:val="18"/>
              </w:rPr>
              <w:t xml:space="preserve">though </w:t>
            </w:r>
            <w:r w:rsidR="00AB7690" w:rsidRPr="00B83273">
              <w:rPr>
                <w:sz w:val="18"/>
                <w:szCs w:val="18"/>
              </w:rPr>
              <w:t>chemoprotective effects</w:t>
            </w:r>
            <w:r w:rsidR="00536C24" w:rsidRPr="00B83273">
              <w:rPr>
                <w:sz w:val="18"/>
                <w:szCs w:val="18"/>
              </w:rPr>
              <w:t xml:space="preserve">. </w:t>
            </w:r>
            <w:r w:rsidR="001C5010" w:rsidRPr="00B83273">
              <w:rPr>
                <w:sz w:val="18"/>
                <w:szCs w:val="18"/>
              </w:rPr>
              <w:t>Representative clinical trials:</w:t>
            </w:r>
            <w:r w:rsidR="00650742" w:rsidRPr="00B83273">
              <w:rPr>
                <w:sz w:val="18"/>
                <w:szCs w:val="18"/>
              </w:rPr>
              <w:t xml:space="preserve"> NCT01355523</w:t>
            </w:r>
            <w:r w:rsidR="00CD5BD0" w:rsidRPr="00B83273">
              <w:rPr>
                <w:sz w:val="18"/>
                <w:szCs w:val="18"/>
              </w:rPr>
              <w:t>, NCT02430298, NCT01706627, NCT02506777</w:t>
            </w:r>
            <w:r w:rsidR="00CC1227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4942768E" w14:textId="4151EF2D" w:rsidR="00BC099F" w:rsidRPr="001E0491" w:rsidRDefault="004360B1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SZWl0ZXI8L0F1dGhvcj48WWVhcj4yMDIxPC9ZZWFyPjxS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SZWl0ZXI8L0F1dGhvcj48WWVhcj4yMDIxPC9ZZWFyPjxS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121-124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BC099F" w:rsidRPr="001E0491" w14:paraId="38866CE0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0336231E" w14:textId="5A17618D" w:rsidR="00BC099F" w:rsidRPr="00B83273" w:rsidRDefault="00BC099F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Methylene blue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16E86785" w14:textId="13176210" w:rsidR="00BC099F" w:rsidRPr="00B83273" w:rsidRDefault="00E33878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Approved</w:t>
            </w:r>
            <w:r w:rsidR="00AF7BB3" w:rsidRPr="00B83273">
              <w:rPr>
                <w:sz w:val="18"/>
                <w:szCs w:val="18"/>
              </w:rPr>
              <w:t xml:space="preserve"> clinical</w:t>
            </w:r>
            <w:r w:rsidRPr="00B83273">
              <w:rPr>
                <w:sz w:val="18"/>
                <w:szCs w:val="18"/>
              </w:rPr>
              <w:t xml:space="preserve"> </w:t>
            </w:r>
            <w:r w:rsidR="0043320F" w:rsidRPr="00B83273">
              <w:rPr>
                <w:sz w:val="18"/>
                <w:szCs w:val="18"/>
              </w:rPr>
              <w:t xml:space="preserve">indication </w:t>
            </w:r>
            <w:r w:rsidRPr="00B83273">
              <w:rPr>
                <w:sz w:val="18"/>
                <w:szCs w:val="18"/>
              </w:rPr>
              <w:t>as a treatment for</w:t>
            </w:r>
            <w:r w:rsidR="006B79E9" w:rsidRPr="00B83273">
              <w:rPr>
                <w:sz w:val="18"/>
                <w:szCs w:val="18"/>
              </w:rPr>
              <w:t xml:space="preserve"> methemoglobinemia. </w:t>
            </w:r>
            <w:r w:rsidR="0037725B" w:rsidRPr="00B83273">
              <w:rPr>
                <w:sz w:val="18"/>
                <w:szCs w:val="18"/>
              </w:rPr>
              <w:t>S</w:t>
            </w:r>
            <w:r w:rsidR="00BC099F" w:rsidRPr="00B83273">
              <w:rPr>
                <w:sz w:val="18"/>
                <w:szCs w:val="18"/>
              </w:rPr>
              <w:t>tudied for neuroprotection by acting as an alternative electron carrier and redox modulator. However, its impact on mitochondrial SLP needs</w:t>
            </w:r>
            <w:r w:rsidR="00BC099F" w:rsidRPr="00B83273">
              <w:rPr>
                <w:sz w:val="18"/>
                <w:szCs w:val="18"/>
              </w:rPr>
              <w:softHyphen/>
            </w:r>
            <w:r w:rsidR="00BC099F" w:rsidRPr="00B83273">
              <w:rPr>
                <w:sz w:val="18"/>
                <w:szCs w:val="18"/>
              </w:rPr>
              <w:softHyphen/>
            </w:r>
            <w:r w:rsidR="00BC099F" w:rsidRPr="00B83273">
              <w:rPr>
                <w:sz w:val="18"/>
                <w:szCs w:val="18"/>
              </w:rPr>
              <w:softHyphen/>
              <w:t xml:space="preserve"> to be </w:t>
            </w:r>
            <w:r w:rsidR="00660973" w:rsidRPr="00B83273">
              <w:rPr>
                <w:sz w:val="18"/>
                <w:szCs w:val="18"/>
              </w:rPr>
              <w:t>considered</w:t>
            </w:r>
            <w:r w:rsidR="00BC099F" w:rsidRPr="00B83273">
              <w:rPr>
                <w:sz w:val="18"/>
                <w:szCs w:val="18"/>
              </w:rPr>
              <w:t xml:space="preserve"> </w:t>
            </w:r>
            <w:r w:rsidR="0037725B" w:rsidRPr="00B83273">
              <w:rPr>
                <w:sz w:val="18"/>
                <w:szCs w:val="18"/>
              </w:rPr>
              <w:t>if</w:t>
            </w:r>
            <w:r w:rsidR="00BC099F" w:rsidRPr="00B83273">
              <w:rPr>
                <w:sz w:val="18"/>
                <w:szCs w:val="18"/>
              </w:rPr>
              <w:t xml:space="preserve"> targeting </w:t>
            </w:r>
            <w:r w:rsidR="00AF7BB3" w:rsidRPr="00B83273">
              <w:rPr>
                <w:sz w:val="18"/>
                <w:szCs w:val="18"/>
              </w:rPr>
              <w:t>glutamine or TCA cycle metabolism</w:t>
            </w:r>
            <w:r w:rsidR="00660973" w:rsidRPr="00B83273">
              <w:rPr>
                <w:sz w:val="18"/>
                <w:szCs w:val="18"/>
              </w:rPr>
              <w:t>.</w:t>
            </w:r>
            <w:r w:rsidRPr="00B83273">
              <w:rPr>
                <w:sz w:val="18"/>
                <w:szCs w:val="18"/>
              </w:rPr>
              <w:t xml:space="preserve"> </w:t>
            </w:r>
            <w:r w:rsidR="001C5010" w:rsidRPr="00B83273">
              <w:rPr>
                <w:sz w:val="18"/>
                <w:szCs w:val="18"/>
              </w:rPr>
              <w:t xml:space="preserve">Representative clinical trials: </w:t>
            </w:r>
            <w:r w:rsidR="00E33C72" w:rsidRPr="00B83273">
              <w:rPr>
                <w:sz w:val="18"/>
                <w:szCs w:val="18"/>
              </w:rPr>
              <w:t>NCT03469284, NCT05878405</w:t>
            </w:r>
            <w:r w:rsidR="00B8376A" w:rsidRPr="00B83273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6CD8140F" w14:textId="29AE1CDF" w:rsidR="00BC099F" w:rsidRPr="001E0491" w:rsidRDefault="00532DE8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  <w:vertAlign w:val="subscript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Sb2xkYW48L0F1dGhvcj48WWVhcj4yMDIyPC9ZZWFyPjxS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Sb2xkYW48L0F1dGhvcj48WWVhcj4yMDIyPC9ZZWFyPjxS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125-128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  <w:tr w:rsidR="00996AC5" w:rsidRPr="001E0491" w14:paraId="3D22FF61" w14:textId="77777777" w:rsidTr="007C4980">
        <w:tc>
          <w:tcPr>
            <w:tcW w:w="2127" w:type="dxa"/>
            <w:shd w:val="clear" w:color="auto" w:fill="DEEAF6" w:themeFill="accent5" w:themeFillTint="33"/>
            <w:vAlign w:val="center"/>
          </w:tcPr>
          <w:p w14:paraId="0695E875" w14:textId="4E063451" w:rsidR="00996AC5" w:rsidRPr="00B83273" w:rsidRDefault="00F45888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Oxaloacetate</w:t>
            </w:r>
            <w:r w:rsidR="00430D07">
              <w:rPr>
                <w:sz w:val="18"/>
                <w:szCs w:val="18"/>
              </w:rPr>
              <w:t>.</w:t>
            </w:r>
          </w:p>
        </w:tc>
        <w:tc>
          <w:tcPr>
            <w:tcW w:w="10915" w:type="dxa"/>
            <w:shd w:val="clear" w:color="auto" w:fill="DEEAF6" w:themeFill="accent5" w:themeFillTint="33"/>
            <w:vAlign w:val="center"/>
          </w:tcPr>
          <w:p w14:paraId="40039630" w14:textId="54310001" w:rsidR="00996AC5" w:rsidRPr="00B83273" w:rsidRDefault="009C51AC" w:rsidP="007C4980">
            <w:pPr>
              <w:spacing w:before="120" w:after="120" w:line="360" w:lineRule="auto"/>
              <w:contextualSpacing w:val="0"/>
              <w:rPr>
                <w:sz w:val="18"/>
                <w:szCs w:val="18"/>
              </w:rPr>
            </w:pPr>
            <w:r w:rsidRPr="00B83273">
              <w:rPr>
                <w:sz w:val="18"/>
                <w:szCs w:val="18"/>
              </w:rPr>
              <w:t>TCA cycle intermediate that may modulate</w:t>
            </w:r>
            <w:r w:rsidR="0037725B" w:rsidRPr="00B83273">
              <w:rPr>
                <w:sz w:val="18"/>
                <w:szCs w:val="18"/>
              </w:rPr>
              <w:t xml:space="preserve"> intracellular </w:t>
            </w:r>
            <w:r w:rsidRPr="00B83273">
              <w:rPr>
                <w:sz w:val="18"/>
                <w:szCs w:val="18"/>
              </w:rPr>
              <w:t xml:space="preserve">redox balance and bioenergetic flux. </w:t>
            </w:r>
            <w:r w:rsidR="007E0F62" w:rsidRPr="00B83273">
              <w:rPr>
                <w:sz w:val="18"/>
                <w:szCs w:val="18"/>
              </w:rPr>
              <w:t xml:space="preserve">Suggested to act by </w:t>
            </w:r>
            <w:r w:rsidR="00B8376A" w:rsidRPr="00B83273">
              <w:rPr>
                <w:sz w:val="18"/>
                <w:szCs w:val="18"/>
              </w:rPr>
              <w:t>stabilization</w:t>
            </w:r>
            <w:r w:rsidR="007E0F62" w:rsidRPr="00B83273">
              <w:rPr>
                <w:sz w:val="18"/>
                <w:szCs w:val="18"/>
              </w:rPr>
              <w:t xml:space="preserve"> of mitochondrial metabolism and glutamine scavenging.</w:t>
            </w:r>
            <w:r w:rsidR="00180390" w:rsidRPr="00B83273">
              <w:rPr>
                <w:sz w:val="18"/>
                <w:szCs w:val="18"/>
              </w:rPr>
              <w:t xml:space="preserve"> Representative clinical trials: </w:t>
            </w:r>
            <w:r w:rsidR="00180390" w:rsidRPr="00B83273">
              <w:rPr>
                <w:rStyle w:val="padding-left-05"/>
                <w:sz w:val="18"/>
                <w:szCs w:val="18"/>
              </w:rPr>
              <w:t>NCT04450160, NCT04290897</w:t>
            </w:r>
            <w:r w:rsidR="0037725B" w:rsidRPr="00B83273">
              <w:rPr>
                <w:rStyle w:val="padding-left-05"/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64A5866D" w14:textId="23D89A96" w:rsidR="00996AC5" w:rsidRPr="001E0491" w:rsidRDefault="00F45888" w:rsidP="002501F3">
            <w:pPr>
              <w:spacing w:before="120" w:after="120" w:line="360" w:lineRule="auto"/>
              <w:contextualSpacing w:val="0"/>
              <w:jc w:val="center"/>
              <w:rPr>
                <w:sz w:val="18"/>
                <w:szCs w:val="18"/>
              </w:rPr>
            </w:pPr>
            <w:r w:rsidRPr="001E0491">
              <w:rPr>
                <w:sz w:val="18"/>
                <w:szCs w:val="18"/>
              </w:rPr>
              <w:fldChar w:fldCharType="begin">
                <w:fldData xml:space="preserve">PEVuZE5vdGU+PENpdGU+PEF1dGhvcj5TYW1hZDwvQXV0aG9yPjxZZWFyPjIwMjM8L1llYXI+PFJl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</w:fldData>
              </w:fldChar>
            </w:r>
            <w:r w:rsidR="00C36B86">
              <w:rPr>
                <w:sz w:val="18"/>
                <w:szCs w:val="18"/>
              </w:rPr>
              <w:instrText xml:space="preserve"> ADDIN EN.CITE </w:instrText>
            </w:r>
            <w:r w:rsidR="00C36B86">
              <w:rPr>
                <w:sz w:val="18"/>
                <w:szCs w:val="18"/>
              </w:rPr>
              <w:fldChar w:fldCharType="begin">
                <w:fldData xml:space="preserve">PEVuZE5vdGU+PENpdGU+PEF1dGhvcj5TYW1hZDwvQXV0aG9yPjxZZWFyPjIwMjM8L1llYXI+PFJl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</w:fldData>
              </w:fldChar>
            </w:r>
            <w:r w:rsidR="00C36B86">
              <w:rPr>
                <w:sz w:val="18"/>
                <w:szCs w:val="18"/>
              </w:rPr>
              <w:instrText xml:space="preserve"> ADDIN EN.CITE.DATA </w:instrText>
            </w:r>
            <w:r w:rsidR="00C36B86">
              <w:rPr>
                <w:sz w:val="18"/>
                <w:szCs w:val="18"/>
              </w:rPr>
            </w:r>
            <w:r w:rsidR="00C36B86">
              <w:rPr>
                <w:sz w:val="18"/>
                <w:szCs w:val="18"/>
              </w:rPr>
              <w:fldChar w:fldCharType="end"/>
            </w:r>
            <w:r w:rsidRPr="001E0491">
              <w:rPr>
                <w:sz w:val="18"/>
                <w:szCs w:val="18"/>
              </w:rPr>
            </w:r>
            <w:r w:rsidRPr="001E0491">
              <w:rPr>
                <w:sz w:val="18"/>
                <w:szCs w:val="18"/>
              </w:rPr>
              <w:fldChar w:fldCharType="separate"/>
            </w:r>
            <w:r w:rsidR="00C36B86">
              <w:rPr>
                <w:noProof/>
                <w:sz w:val="18"/>
                <w:szCs w:val="18"/>
              </w:rPr>
              <w:t>[129-131]</w:t>
            </w:r>
            <w:r w:rsidRPr="001E0491">
              <w:rPr>
                <w:sz w:val="18"/>
                <w:szCs w:val="18"/>
              </w:rPr>
              <w:fldChar w:fldCharType="end"/>
            </w:r>
          </w:p>
        </w:tc>
      </w:tr>
    </w:tbl>
    <w:p w14:paraId="6E648576" w14:textId="65EBA40B" w:rsidR="00EF22AC" w:rsidRPr="003A6B2E" w:rsidRDefault="003A6B2E" w:rsidP="00162893">
      <w:pPr>
        <w:spacing w:before="240" w:after="0" w:line="240" w:lineRule="exact"/>
        <w:contextualSpacing w:val="0"/>
        <w:jc w:val="both"/>
        <w:rPr>
          <w:sz w:val="18"/>
          <w:szCs w:val="18"/>
        </w:rPr>
      </w:pPr>
      <w:r>
        <w:rPr>
          <w:b/>
          <w:bCs/>
          <w:sz w:val="18"/>
          <w:szCs w:val="18"/>
        </w:rPr>
        <w:t xml:space="preserve">Abbreviations: </w:t>
      </w:r>
      <w:r w:rsidRPr="003A6B2E">
        <w:rPr>
          <w:sz w:val="18"/>
          <w:szCs w:val="18"/>
        </w:rPr>
        <w:t>ALA</w:t>
      </w:r>
      <w:r>
        <w:rPr>
          <w:sz w:val="18"/>
          <w:szCs w:val="18"/>
        </w:rPr>
        <w:t xml:space="preserve">, </w:t>
      </w:r>
      <w:r w:rsidRPr="003A6B2E">
        <w:rPr>
          <w:sz w:val="18"/>
          <w:szCs w:val="18"/>
        </w:rPr>
        <w:t>Alpha-Lipoic Acid; CBG</w:t>
      </w:r>
      <w:r>
        <w:rPr>
          <w:sz w:val="18"/>
          <w:szCs w:val="18"/>
        </w:rPr>
        <w:t xml:space="preserve">, </w:t>
      </w:r>
      <w:r w:rsidRPr="003A6B2E">
        <w:rPr>
          <w:sz w:val="18"/>
          <w:szCs w:val="18"/>
        </w:rPr>
        <w:t>Cannabigerol; CBD</w:t>
      </w:r>
      <w:r>
        <w:rPr>
          <w:sz w:val="18"/>
          <w:szCs w:val="18"/>
        </w:rPr>
        <w:t xml:space="preserve">, </w:t>
      </w:r>
      <w:r w:rsidRPr="003A6B2E">
        <w:rPr>
          <w:sz w:val="18"/>
          <w:szCs w:val="18"/>
        </w:rPr>
        <w:t>Cannabidiol; DHA</w:t>
      </w:r>
      <w:r>
        <w:rPr>
          <w:sz w:val="18"/>
          <w:szCs w:val="18"/>
        </w:rPr>
        <w:t xml:space="preserve">, </w:t>
      </w:r>
      <w:r w:rsidRPr="003A6B2E">
        <w:rPr>
          <w:sz w:val="18"/>
          <w:szCs w:val="18"/>
        </w:rPr>
        <w:t>Docosahexaenoic Acid; EPA</w:t>
      </w:r>
      <w:r>
        <w:rPr>
          <w:sz w:val="18"/>
          <w:szCs w:val="18"/>
        </w:rPr>
        <w:t xml:space="preserve">, </w:t>
      </w:r>
      <w:r w:rsidRPr="003A6B2E">
        <w:rPr>
          <w:sz w:val="18"/>
          <w:szCs w:val="18"/>
        </w:rPr>
        <w:t>Eicosapentaenoic Acid; EGCG</w:t>
      </w:r>
      <w:r>
        <w:rPr>
          <w:sz w:val="18"/>
          <w:szCs w:val="18"/>
        </w:rPr>
        <w:t xml:space="preserve">, </w:t>
      </w:r>
      <w:r w:rsidRPr="003A6B2E">
        <w:rPr>
          <w:sz w:val="18"/>
          <w:szCs w:val="18"/>
        </w:rPr>
        <w:t>Epigallocatechin Gallate; GDH</w:t>
      </w:r>
      <w:r>
        <w:rPr>
          <w:sz w:val="18"/>
          <w:szCs w:val="18"/>
        </w:rPr>
        <w:t xml:space="preserve">, </w:t>
      </w:r>
      <w:r w:rsidRPr="003A6B2E">
        <w:rPr>
          <w:sz w:val="18"/>
          <w:szCs w:val="18"/>
        </w:rPr>
        <w:t>Glutamate Dehydrogenase; GLS</w:t>
      </w:r>
      <w:r>
        <w:rPr>
          <w:sz w:val="18"/>
          <w:szCs w:val="18"/>
        </w:rPr>
        <w:t xml:space="preserve">, </w:t>
      </w:r>
      <w:r w:rsidRPr="003A6B2E">
        <w:rPr>
          <w:sz w:val="18"/>
          <w:szCs w:val="18"/>
        </w:rPr>
        <w:t>Glutaminase; GLUT</w:t>
      </w:r>
      <w:r>
        <w:rPr>
          <w:sz w:val="18"/>
          <w:szCs w:val="18"/>
        </w:rPr>
        <w:t xml:space="preserve">, </w:t>
      </w:r>
      <w:r w:rsidRPr="003A6B2E">
        <w:rPr>
          <w:sz w:val="18"/>
          <w:szCs w:val="18"/>
        </w:rPr>
        <w:t>Glucose Transporter; HIF-1α</w:t>
      </w:r>
      <w:r>
        <w:rPr>
          <w:sz w:val="18"/>
          <w:szCs w:val="18"/>
        </w:rPr>
        <w:t xml:space="preserve">, </w:t>
      </w:r>
      <w:r w:rsidRPr="003A6B2E">
        <w:rPr>
          <w:sz w:val="18"/>
          <w:szCs w:val="18"/>
        </w:rPr>
        <w:t>Hypoxia-Inducible Factor 1-alpha; IP6</w:t>
      </w:r>
      <w:r>
        <w:rPr>
          <w:sz w:val="18"/>
          <w:szCs w:val="18"/>
        </w:rPr>
        <w:t xml:space="preserve">, </w:t>
      </w:r>
      <w:r w:rsidRPr="003A6B2E">
        <w:rPr>
          <w:sz w:val="18"/>
          <w:szCs w:val="18"/>
        </w:rPr>
        <w:t>Inositol Hexaphosphate; ITPP</w:t>
      </w:r>
      <w:r>
        <w:rPr>
          <w:sz w:val="18"/>
          <w:szCs w:val="18"/>
        </w:rPr>
        <w:t xml:space="preserve">, </w:t>
      </w:r>
      <w:r w:rsidRPr="003A6B2E">
        <w:rPr>
          <w:sz w:val="18"/>
          <w:szCs w:val="18"/>
        </w:rPr>
        <w:t>Myo-Inositol Trispyrophosphate; NAC</w:t>
      </w:r>
      <w:r>
        <w:rPr>
          <w:sz w:val="18"/>
          <w:szCs w:val="18"/>
        </w:rPr>
        <w:t xml:space="preserve">, </w:t>
      </w:r>
      <w:r w:rsidRPr="003A6B2E">
        <w:rPr>
          <w:sz w:val="18"/>
          <w:szCs w:val="18"/>
        </w:rPr>
        <w:t>N-Acetylcysteine; NF-κB</w:t>
      </w:r>
      <w:r>
        <w:rPr>
          <w:sz w:val="18"/>
          <w:szCs w:val="18"/>
        </w:rPr>
        <w:t xml:space="preserve">, </w:t>
      </w:r>
      <w:r w:rsidRPr="003A6B2E">
        <w:rPr>
          <w:sz w:val="18"/>
          <w:szCs w:val="18"/>
        </w:rPr>
        <w:t>Nuclear Factor Kappa B; PD-1</w:t>
      </w:r>
      <w:r>
        <w:rPr>
          <w:sz w:val="18"/>
          <w:szCs w:val="18"/>
        </w:rPr>
        <w:t xml:space="preserve">, </w:t>
      </w:r>
      <w:r w:rsidRPr="003A6B2E">
        <w:rPr>
          <w:sz w:val="18"/>
          <w:szCs w:val="18"/>
        </w:rPr>
        <w:t>Programmed Cell Death Protein 1; ROS</w:t>
      </w:r>
      <w:r>
        <w:rPr>
          <w:sz w:val="18"/>
          <w:szCs w:val="18"/>
        </w:rPr>
        <w:t xml:space="preserve">, </w:t>
      </w:r>
      <w:r w:rsidRPr="003A6B2E">
        <w:rPr>
          <w:sz w:val="18"/>
          <w:szCs w:val="18"/>
        </w:rPr>
        <w:t>Reactive Oxygen Species; SLP</w:t>
      </w:r>
      <w:r>
        <w:rPr>
          <w:sz w:val="18"/>
          <w:szCs w:val="18"/>
        </w:rPr>
        <w:t xml:space="preserve">, </w:t>
      </w:r>
      <w:r w:rsidRPr="003A6B2E">
        <w:rPr>
          <w:sz w:val="18"/>
          <w:szCs w:val="18"/>
        </w:rPr>
        <w:t>Substrate-Level Phosphorylation; THC</w:t>
      </w:r>
      <w:r>
        <w:rPr>
          <w:sz w:val="18"/>
          <w:szCs w:val="18"/>
        </w:rPr>
        <w:t xml:space="preserve">, </w:t>
      </w:r>
      <w:r w:rsidRPr="003A6B2E">
        <w:rPr>
          <w:sz w:val="18"/>
          <w:szCs w:val="18"/>
        </w:rPr>
        <w:t>Tetrahydrocannabinol</w:t>
      </w:r>
      <w:r w:rsidR="00162893">
        <w:rPr>
          <w:sz w:val="18"/>
          <w:szCs w:val="18"/>
        </w:rPr>
        <w:t>.</w:t>
      </w:r>
    </w:p>
    <w:p w14:paraId="2160F821" w14:textId="77777777" w:rsidR="00EF22AC" w:rsidRPr="001E0491" w:rsidRDefault="00EF22AC">
      <w:pPr>
        <w:spacing w:after="160" w:line="259" w:lineRule="auto"/>
        <w:contextualSpacing w:val="0"/>
        <w:rPr>
          <w:b/>
          <w:bCs/>
          <w:sz w:val="18"/>
          <w:szCs w:val="18"/>
        </w:rPr>
      </w:pPr>
      <w:r w:rsidRPr="001E0491">
        <w:rPr>
          <w:b/>
          <w:bCs/>
          <w:sz w:val="18"/>
          <w:szCs w:val="18"/>
        </w:rPr>
        <w:br w:type="page"/>
      </w:r>
    </w:p>
    <w:p w14:paraId="201BD1FF" w14:textId="77777777" w:rsidR="000D0DB1" w:rsidRPr="001E0491" w:rsidRDefault="000D0DB1" w:rsidP="0079140E">
      <w:pPr>
        <w:rPr>
          <w:b/>
          <w:bCs/>
          <w:sz w:val="18"/>
          <w:szCs w:val="18"/>
        </w:rPr>
      </w:pPr>
      <w:r w:rsidRPr="00995546">
        <w:rPr>
          <w:b/>
          <w:bCs/>
          <w:sz w:val="22"/>
          <w:u w:val="single"/>
        </w:rPr>
        <w:lastRenderedPageBreak/>
        <w:t>References</w:t>
      </w:r>
      <w:r w:rsidRPr="001E0491">
        <w:rPr>
          <w:b/>
          <w:bCs/>
          <w:sz w:val="18"/>
          <w:szCs w:val="18"/>
        </w:rPr>
        <w:t>:</w:t>
      </w:r>
    </w:p>
    <w:p w14:paraId="71D52B75" w14:textId="77777777" w:rsidR="00BE2B28" w:rsidRPr="00BE2B28" w:rsidRDefault="0079140E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sz w:val="18"/>
          <w:szCs w:val="18"/>
        </w:rPr>
        <w:fldChar w:fldCharType="begin"/>
      </w:r>
      <w:r w:rsidRPr="00BE2B28">
        <w:rPr>
          <w:sz w:val="18"/>
          <w:szCs w:val="18"/>
        </w:rPr>
        <w:instrText xml:space="preserve"> ADDIN EN.REFLIST </w:instrText>
      </w:r>
      <w:r w:rsidRPr="00BE2B28">
        <w:rPr>
          <w:sz w:val="18"/>
          <w:szCs w:val="18"/>
        </w:rPr>
        <w:fldChar w:fldCharType="separate"/>
      </w:r>
      <w:r w:rsidR="00BE2B28" w:rsidRPr="00BE2B28">
        <w:rPr>
          <w:noProof/>
          <w:sz w:val="18"/>
          <w:szCs w:val="18"/>
        </w:rPr>
        <w:t>1.</w:t>
      </w:r>
      <w:r w:rsidR="00BE2B28" w:rsidRPr="00BE2B28">
        <w:rPr>
          <w:noProof/>
          <w:sz w:val="18"/>
          <w:szCs w:val="18"/>
        </w:rPr>
        <w:tab/>
        <w:t xml:space="preserve">Kirste S, Treier M, Wehrle SJ, Becker G, Abdel‐Tawab M, Gerbeth K, Hug MJ, Lubrich B, Grosu AL, Momm FJC: </w:t>
      </w:r>
      <w:r w:rsidR="00BE2B28" w:rsidRPr="00BE2B28">
        <w:rPr>
          <w:b/>
          <w:noProof/>
          <w:sz w:val="18"/>
          <w:szCs w:val="18"/>
        </w:rPr>
        <w:t>Boswellia serrata acts on cerebral edema in patients irradiated for brain tumors: A prospective, randomized, placebo‐controlled, double‐blind pilot trial</w:t>
      </w:r>
      <w:r w:rsidR="00BE2B28" w:rsidRPr="00BE2B28">
        <w:rPr>
          <w:noProof/>
          <w:sz w:val="18"/>
          <w:szCs w:val="18"/>
        </w:rPr>
        <w:t xml:space="preserve">. 2011, </w:t>
      </w:r>
      <w:r w:rsidR="00BE2B28" w:rsidRPr="00BE2B28">
        <w:rPr>
          <w:b/>
          <w:noProof/>
          <w:sz w:val="18"/>
          <w:szCs w:val="18"/>
        </w:rPr>
        <w:t>117</w:t>
      </w:r>
      <w:r w:rsidR="00BE2B28" w:rsidRPr="00BE2B28">
        <w:rPr>
          <w:noProof/>
          <w:sz w:val="18"/>
          <w:szCs w:val="18"/>
        </w:rPr>
        <w:t>(16):3788-3795.</w:t>
      </w:r>
    </w:p>
    <w:p w14:paraId="52176D50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2.</w:t>
      </w:r>
      <w:r w:rsidRPr="00BE2B28">
        <w:rPr>
          <w:noProof/>
          <w:sz w:val="18"/>
          <w:szCs w:val="18"/>
        </w:rPr>
        <w:tab/>
        <w:t xml:space="preserve">Ammon HP: </w:t>
      </w:r>
      <w:r w:rsidRPr="00BE2B28">
        <w:rPr>
          <w:b/>
          <w:noProof/>
          <w:sz w:val="18"/>
          <w:szCs w:val="18"/>
        </w:rPr>
        <w:t>Modulation of the immune system by Boswellia serrata extracts and boswellic acid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Phytomedicine </w:t>
      </w:r>
      <w:r w:rsidRPr="00BE2B28">
        <w:rPr>
          <w:noProof/>
          <w:sz w:val="18"/>
          <w:szCs w:val="18"/>
        </w:rPr>
        <w:t xml:space="preserve">2010, </w:t>
      </w:r>
      <w:r w:rsidRPr="00BE2B28">
        <w:rPr>
          <w:b/>
          <w:noProof/>
          <w:sz w:val="18"/>
          <w:szCs w:val="18"/>
        </w:rPr>
        <w:t>17</w:t>
      </w:r>
      <w:r w:rsidRPr="00BE2B28">
        <w:rPr>
          <w:noProof/>
          <w:sz w:val="18"/>
          <w:szCs w:val="18"/>
        </w:rPr>
        <w:t>(11):862-867.</w:t>
      </w:r>
    </w:p>
    <w:p w14:paraId="43EE7EB3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3.</w:t>
      </w:r>
      <w:r w:rsidRPr="00BE2B28">
        <w:rPr>
          <w:noProof/>
          <w:sz w:val="18"/>
          <w:szCs w:val="18"/>
        </w:rPr>
        <w:tab/>
        <w:t xml:space="preserve">Bonilla IV, Garcia D, Abbott A, Spruill L, Siegel J, Forcucci J, Hanna G, Mukherjee R, Hamann M, Hilliard E: </w:t>
      </w:r>
      <w:r w:rsidRPr="00BE2B28">
        <w:rPr>
          <w:b/>
          <w:noProof/>
          <w:sz w:val="18"/>
          <w:szCs w:val="18"/>
        </w:rPr>
        <w:t>The Anti-Proliferative Effects of a Frankincense Extract in a Window of Opportunity Phase Ia Clinical Trial for Patients with Breast Cancer</w:t>
      </w:r>
      <w:r w:rsidRPr="00BE2B28">
        <w:rPr>
          <w:noProof/>
          <w:sz w:val="18"/>
          <w:szCs w:val="18"/>
        </w:rPr>
        <w:t>. 2022.</w:t>
      </w:r>
    </w:p>
    <w:p w14:paraId="1A983A68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4.</w:t>
      </w:r>
      <w:r w:rsidRPr="00BE2B28">
        <w:rPr>
          <w:noProof/>
          <w:sz w:val="18"/>
          <w:szCs w:val="18"/>
        </w:rPr>
        <w:tab/>
        <w:t xml:space="preserve">Qayum A, Magotra A, Shah SM, Nandi U, Sharma PR, Shah BA, Singh SK: </w:t>
      </w:r>
      <w:r w:rsidRPr="00BE2B28">
        <w:rPr>
          <w:b/>
          <w:noProof/>
          <w:sz w:val="18"/>
          <w:szCs w:val="18"/>
        </w:rPr>
        <w:t>Synergistic combination of PMBA and 5-fluorouracil (5-FU) in targeting mutant KRAS in 2D and 3D colorectal cancer cell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Heliyon </w:t>
      </w:r>
      <w:r w:rsidRPr="00BE2B28">
        <w:rPr>
          <w:noProof/>
          <w:sz w:val="18"/>
          <w:szCs w:val="18"/>
        </w:rPr>
        <w:t xml:space="preserve">2022, </w:t>
      </w:r>
      <w:r w:rsidRPr="00BE2B28">
        <w:rPr>
          <w:b/>
          <w:noProof/>
          <w:sz w:val="18"/>
          <w:szCs w:val="18"/>
        </w:rPr>
        <w:t>8</w:t>
      </w:r>
      <w:r w:rsidRPr="00BE2B28">
        <w:rPr>
          <w:noProof/>
          <w:sz w:val="18"/>
          <w:szCs w:val="18"/>
        </w:rPr>
        <w:t>(4):e09103.</w:t>
      </w:r>
    </w:p>
    <w:p w14:paraId="1B7DFCC1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5.</w:t>
      </w:r>
      <w:r w:rsidRPr="00BE2B28">
        <w:rPr>
          <w:noProof/>
          <w:sz w:val="18"/>
          <w:szCs w:val="18"/>
        </w:rPr>
        <w:tab/>
        <w:t xml:space="preserve">Streffer JR, Bitzer M, Schabet M, Dichgans J, Weller M: </w:t>
      </w:r>
      <w:r w:rsidRPr="00BE2B28">
        <w:rPr>
          <w:b/>
          <w:noProof/>
          <w:sz w:val="18"/>
          <w:szCs w:val="18"/>
        </w:rPr>
        <w:t>Response of radiochemotherapy-associated cerebral edema to a phytotherapeutic agent, H15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Neurology </w:t>
      </w:r>
      <w:r w:rsidRPr="00BE2B28">
        <w:rPr>
          <w:noProof/>
          <w:sz w:val="18"/>
          <w:szCs w:val="18"/>
        </w:rPr>
        <w:t xml:space="preserve">2001, </w:t>
      </w:r>
      <w:r w:rsidRPr="00BE2B28">
        <w:rPr>
          <w:b/>
          <w:noProof/>
          <w:sz w:val="18"/>
          <w:szCs w:val="18"/>
        </w:rPr>
        <w:t>56</w:t>
      </w:r>
      <w:r w:rsidRPr="00BE2B28">
        <w:rPr>
          <w:noProof/>
          <w:sz w:val="18"/>
          <w:szCs w:val="18"/>
        </w:rPr>
        <w:t>(9):1219-1221.</w:t>
      </w:r>
    </w:p>
    <w:p w14:paraId="3C3DDFA1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6.</w:t>
      </w:r>
      <w:r w:rsidRPr="00BE2B28">
        <w:rPr>
          <w:noProof/>
          <w:sz w:val="18"/>
          <w:szCs w:val="18"/>
        </w:rPr>
        <w:tab/>
        <w:t xml:space="preserve">Montecillo-Aguado M, Tirado-Rodriguez B, Tong Z, Vega OM, Morales-Martinez M, Abkenari S, Pedraza-Chaverri J, Huerta-Yepez S: </w:t>
      </w:r>
      <w:r w:rsidRPr="00BE2B28">
        <w:rPr>
          <w:b/>
          <w:noProof/>
          <w:sz w:val="18"/>
          <w:szCs w:val="18"/>
        </w:rPr>
        <w:t>Importance of the Role of omega-3 and omega-6 Polyunsaturated Fatty Acids in the Progression of Brain Cancer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Brain Sci </w:t>
      </w:r>
      <w:r w:rsidRPr="00BE2B28">
        <w:rPr>
          <w:noProof/>
          <w:sz w:val="18"/>
          <w:szCs w:val="18"/>
        </w:rPr>
        <w:t xml:space="preserve">2020, </w:t>
      </w:r>
      <w:r w:rsidRPr="00BE2B28">
        <w:rPr>
          <w:b/>
          <w:noProof/>
          <w:sz w:val="18"/>
          <w:szCs w:val="18"/>
        </w:rPr>
        <w:t>10</w:t>
      </w:r>
      <w:r w:rsidRPr="00BE2B28">
        <w:rPr>
          <w:noProof/>
          <w:sz w:val="18"/>
          <w:szCs w:val="18"/>
        </w:rPr>
        <w:t>(6):381.</w:t>
      </w:r>
    </w:p>
    <w:p w14:paraId="1A0CE1B8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7.</w:t>
      </w:r>
      <w:r w:rsidRPr="00BE2B28">
        <w:rPr>
          <w:noProof/>
          <w:sz w:val="18"/>
          <w:szCs w:val="18"/>
        </w:rPr>
        <w:tab/>
        <w:t xml:space="preserve">Rose DP, Connolly JM, Coleman M: </w:t>
      </w:r>
      <w:r w:rsidRPr="00BE2B28">
        <w:rPr>
          <w:b/>
          <w:noProof/>
          <w:sz w:val="18"/>
          <w:szCs w:val="18"/>
        </w:rPr>
        <w:t>Effect of omega-3 fatty acids on the progression of metastases after the surgical excision of human breast cancer cell solid tumors growing in nude mice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Clin Cancer Res </w:t>
      </w:r>
      <w:r w:rsidRPr="00BE2B28">
        <w:rPr>
          <w:noProof/>
          <w:sz w:val="18"/>
          <w:szCs w:val="18"/>
        </w:rPr>
        <w:t xml:space="preserve">1996, </w:t>
      </w:r>
      <w:r w:rsidRPr="00BE2B28">
        <w:rPr>
          <w:b/>
          <w:noProof/>
          <w:sz w:val="18"/>
          <w:szCs w:val="18"/>
        </w:rPr>
        <w:t>2</w:t>
      </w:r>
      <w:r w:rsidRPr="00BE2B28">
        <w:rPr>
          <w:noProof/>
          <w:sz w:val="18"/>
          <w:szCs w:val="18"/>
        </w:rPr>
        <w:t>(10):1751-1756.</w:t>
      </w:r>
    </w:p>
    <w:p w14:paraId="6A266EAD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8.</w:t>
      </w:r>
      <w:r w:rsidRPr="00BE2B28">
        <w:rPr>
          <w:noProof/>
          <w:sz w:val="18"/>
          <w:szCs w:val="18"/>
        </w:rPr>
        <w:tab/>
        <w:t xml:space="preserve">Noguchi M, Minami M, Yagasaki R, Kinoshita K, Earashi M, Kitagawa H, Taniya T, Miyazaki I: </w:t>
      </w:r>
      <w:r w:rsidRPr="00BE2B28">
        <w:rPr>
          <w:b/>
          <w:noProof/>
          <w:sz w:val="18"/>
          <w:szCs w:val="18"/>
        </w:rPr>
        <w:t>Chemoprevention of DMBA-induced mammary carcinogenesis in rats by low-dose EPA and DHA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Br J Cancer </w:t>
      </w:r>
      <w:r w:rsidRPr="00BE2B28">
        <w:rPr>
          <w:noProof/>
          <w:sz w:val="18"/>
          <w:szCs w:val="18"/>
        </w:rPr>
        <w:t xml:space="preserve">1997, </w:t>
      </w:r>
      <w:r w:rsidRPr="00BE2B28">
        <w:rPr>
          <w:b/>
          <w:noProof/>
          <w:sz w:val="18"/>
          <w:szCs w:val="18"/>
        </w:rPr>
        <w:t>75</w:t>
      </w:r>
      <w:r w:rsidRPr="00BE2B28">
        <w:rPr>
          <w:noProof/>
          <w:sz w:val="18"/>
          <w:szCs w:val="18"/>
        </w:rPr>
        <w:t>(3):348-353.</w:t>
      </w:r>
    </w:p>
    <w:p w14:paraId="04598E39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9.</w:t>
      </w:r>
      <w:r w:rsidRPr="00BE2B28">
        <w:rPr>
          <w:noProof/>
          <w:sz w:val="18"/>
          <w:szCs w:val="18"/>
        </w:rPr>
        <w:tab/>
        <w:t xml:space="preserve">Cheng M, Zhang S, Ning C, Huo QJFin: </w:t>
      </w:r>
      <w:r w:rsidRPr="00BE2B28">
        <w:rPr>
          <w:b/>
          <w:noProof/>
          <w:sz w:val="18"/>
          <w:szCs w:val="18"/>
        </w:rPr>
        <w:t>Omega-3 fatty acids supplementation improve nutritional status and inflammatory response in patients with lung cancer: a randomized clinical trial</w:t>
      </w:r>
      <w:r w:rsidRPr="00BE2B28">
        <w:rPr>
          <w:noProof/>
          <w:sz w:val="18"/>
          <w:szCs w:val="18"/>
        </w:rPr>
        <w:t xml:space="preserve">. 2021, </w:t>
      </w:r>
      <w:r w:rsidRPr="00BE2B28">
        <w:rPr>
          <w:b/>
          <w:noProof/>
          <w:sz w:val="18"/>
          <w:szCs w:val="18"/>
        </w:rPr>
        <w:t>8</w:t>
      </w:r>
      <w:r w:rsidRPr="00BE2B28">
        <w:rPr>
          <w:noProof/>
          <w:sz w:val="18"/>
          <w:szCs w:val="18"/>
        </w:rPr>
        <w:t>:686752.</w:t>
      </w:r>
    </w:p>
    <w:p w14:paraId="6A0D475E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0.</w:t>
      </w:r>
      <w:r w:rsidRPr="00BE2B28">
        <w:rPr>
          <w:noProof/>
          <w:sz w:val="18"/>
          <w:szCs w:val="18"/>
        </w:rPr>
        <w:tab/>
        <w:t>Lah TT, Novak M, Pena Almidon MA, Marinelli O, Zvar Baskovic B, Majc B, Mlinar M, Bosnjak R, Breznik B, Zomer R</w:t>
      </w:r>
      <w:r w:rsidRPr="00BE2B28">
        <w:rPr>
          <w:i/>
          <w:noProof/>
          <w:sz w:val="18"/>
          <w:szCs w:val="18"/>
        </w:rPr>
        <w:t xml:space="preserve"> et al</w:t>
      </w:r>
      <w:r w:rsidRPr="00BE2B28">
        <w:rPr>
          <w:noProof/>
          <w:sz w:val="18"/>
          <w:szCs w:val="18"/>
        </w:rPr>
        <w:t xml:space="preserve">: </w:t>
      </w:r>
      <w:r w:rsidRPr="00BE2B28">
        <w:rPr>
          <w:b/>
          <w:noProof/>
          <w:sz w:val="18"/>
          <w:szCs w:val="18"/>
        </w:rPr>
        <w:t>Cannabigerol Is a Potential Therapeutic Agent in a Novel Combined Therapy for Glioblastoma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Cells </w:t>
      </w:r>
      <w:r w:rsidRPr="00BE2B28">
        <w:rPr>
          <w:noProof/>
          <w:sz w:val="18"/>
          <w:szCs w:val="18"/>
        </w:rPr>
        <w:t xml:space="preserve">2021, </w:t>
      </w:r>
      <w:r w:rsidRPr="00BE2B28">
        <w:rPr>
          <w:b/>
          <w:noProof/>
          <w:sz w:val="18"/>
          <w:szCs w:val="18"/>
        </w:rPr>
        <w:t>10</w:t>
      </w:r>
      <w:r w:rsidRPr="00BE2B28">
        <w:rPr>
          <w:noProof/>
          <w:sz w:val="18"/>
          <w:szCs w:val="18"/>
        </w:rPr>
        <w:t>(2):340.</w:t>
      </w:r>
    </w:p>
    <w:p w14:paraId="67FFA9E5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1.</w:t>
      </w:r>
      <w:r w:rsidRPr="00BE2B28">
        <w:rPr>
          <w:noProof/>
          <w:sz w:val="18"/>
          <w:szCs w:val="18"/>
        </w:rPr>
        <w:tab/>
        <w:t xml:space="preserve">Seltzer ES, Watters AK, MacKenzie D, Jr., Granat LM, Zhang D: </w:t>
      </w:r>
      <w:r w:rsidRPr="00BE2B28">
        <w:rPr>
          <w:b/>
          <w:noProof/>
          <w:sz w:val="18"/>
          <w:szCs w:val="18"/>
        </w:rPr>
        <w:t>Cannabidiol (CBD) as a Promising Anti-Cancer Drug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Cancers (Basel) </w:t>
      </w:r>
      <w:r w:rsidRPr="00BE2B28">
        <w:rPr>
          <w:noProof/>
          <w:sz w:val="18"/>
          <w:szCs w:val="18"/>
        </w:rPr>
        <w:t xml:space="preserve">2020, </w:t>
      </w:r>
      <w:r w:rsidRPr="00BE2B28">
        <w:rPr>
          <w:b/>
          <w:noProof/>
          <w:sz w:val="18"/>
          <w:szCs w:val="18"/>
        </w:rPr>
        <w:t>12</w:t>
      </w:r>
      <w:r w:rsidRPr="00BE2B28">
        <w:rPr>
          <w:noProof/>
          <w:sz w:val="18"/>
          <w:szCs w:val="18"/>
        </w:rPr>
        <w:t>(11):3203.</w:t>
      </w:r>
    </w:p>
    <w:p w14:paraId="116EDEEA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2.</w:t>
      </w:r>
      <w:r w:rsidRPr="00BE2B28">
        <w:rPr>
          <w:noProof/>
          <w:sz w:val="18"/>
          <w:szCs w:val="18"/>
        </w:rPr>
        <w:tab/>
        <w:t xml:space="preserve">Kogan NM, Lavi Y, Topping LM, Williams RO, McCann FE, Yekhtin Z, Feldmann M, Gallily R, Mechoulam RJM: </w:t>
      </w:r>
      <w:r w:rsidRPr="00BE2B28">
        <w:rPr>
          <w:b/>
          <w:noProof/>
          <w:sz w:val="18"/>
          <w:szCs w:val="18"/>
        </w:rPr>
        <w:t>Novel CBG derivatives can reduce inflammation, pain and obesity</w:t>
      </w:r>
      <w:r w:rsidRPr="00BE2B28">
        <w:rPr>
          <w:noProof/>
          <w:sz w:val="18"/>
          <w:szCs w:val="18"/>
        </w:rPr>
        <w:t xml:space="preserve">. 2021, </w:t>
      </w:r>
      <w:r w:rsidRPr="00BE2B28">
        <w:rPr>
          <w:b/>
          <w:noProof/>
          <w:sz w:val="18"/>
          <w:szCs w:val="18"/>
        </w:rPr>
        <w:t>26</w:t>
      </w:r>
      <w:r w:rsidRPr="00BE2B28">
        <w:rPr>
          <w:noProof/>
          <w:sz w:val="18"/>
          <w:szCs w:val="18"/>
        </w:rPr>
        <w:t>(18):5601.</w:t>
      </w:r>
    </w:p>
    <w:p w14:paraId="3D53366E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3.</w:t>
      </w:r>
      <w:r w:rsidRPr="00BE2B28">
        <w:rPr>
          <w:noProof/>
          <w:sz w:val="18"/>
          <w:szCs w:val="18"/>
        </w:rPr>
        <w:tab/>
        <w:t xml:space="preserve">Heider CG, Itenberg SA, Rao J, Ma H, Wu XJB: </w:t>
      </w:r>
      <w:r w:rsidRPr="00BE2B28">
        <w:rPr>
          <w:b/>
          <w:noProof/>
          <w:sz w:val="18"/>
          <w:szCs w:val="18"/>
        </w:rPr>
        <w:t>Mechanisms of cannabidiol (CBD) in cancer treatment: A review</w:t>
      </w:r>
      <w:r w:rsidRPr="00BE2B28">
        <w:rPr>
          <w:noProof/>
          <w:sz w:val="18"/>
          <w:szCs w:val="18"/>
        </w:rPr>
        <w:t xml:space="preserve">. 2022, </w:t>
      </w:r>
      <w:r w:rsidRPr="00BE2B28">
        <w:rPr>
          <w:b/>
          <w:noProof/>
          <w:sz w:val="18"/>
          <w:szCs w:val="18"/>
        </w:rPr>
        <w:t>11</w:t>
      </w:r>
      <w:r w:rsidRPr="00BE2B28">
        <w:rPr>
          <w:noProof/>
          <w:sz w:val="18"/>
          <w:szCs w:val="18"/>
        </w:rPr>
        <w:t>(6):817.</w:t>
      </w:r>
    </w:p>
    <w:p w14:paraId="2BF3F4D2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4.</w:t>
      </w:r>
      <w:r w:rsidRPr="00BE2B28">
        <w:rPr>
          <w:noProof/>
          <w:sz w:val="18"/>
          <w:szCs w:val="18"/>
        </w:rPr>
        <w:tab/>
        <w:t xml:space="preserve">Patra S, Pradhan B, Nayak R, Behera C, Rout L, Jena M, Efferth T, Bhutia SK: </w:t>
      </w:r>
      <w:r w:rsidRPr="00BE2B28">
        <w:rPr>
          <w:b/>
          <w:noProof/>
          <w:sz w:val="18"/>
          <w:szCs w:val="18"/>
        </w:rPr>
        <w:t>Chemotherapeutic efficacy of curcumin and resveratrol against cancer: Chemoprevention, chemoprotection, drug synergism and clinical pharmacokinetics</w:t>
      </w:r>
      <w:r w:rsidRPr="00BE2B28">
        <w:rPr>
          <w:noProof/>
          <w:sz w:val="18"/>
          <w:szCs w:val="18"/>
        </w:rPr>
        <w:t xml:space="preserve">. In: </w:t>
      </w:r>
      <w:r w:rsidRPr="00BE2B28">
        <w:rPr>
          <w:i/>
          <w:noProof/>
          <w:sz w:val="18"/>
          <w:szCs w:val="18"/>
        </w:rPr>
        <w:t>Seminars in cancer biology: 2021</w:t>
      </w:r>
      <w:r w:rsidRPr="00BE2B28">
        <w:rPr>
          <w:noProof/>
          <w:sz w:val="18"/>
          <w:szCs w:val="18"/>
        </w:rPr>
        <w:t>: Elsevier; 2021: 310-320.</w:t>
      </w:r>
    </w:p>
    <w:p w14:paraId="080993BC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5.</w:t>
      </w:r>
      <w:r w:rsidRPr="00BE2B28">
        <w:rPr>
          <w:noProof/>
          <w:sz w:val="18"/>
          <w:szCs w:val="18"/>
        </w:rPr>
        <w:tab/>
        <w:t xml:space="preserve">Jiang Z, Chen K, Cheng L, Yan B, Qian W, Cao J, Li J, Wu E, Ma Q, Yang WJAotNYAoS: </w:t>
      </w:r>
      <w:r w:rsidRPr="00BE2B28">
        <w:rPr>
          <w:b/>
          <w:noProof/>
          <w:sz w:val="18"/>
          <w:szCs w:val="18"/>
        </w:rPr>
        <w:t>Resveratrol and cancer treatment: Updates</w:t>
      </w:r>
      <w:r w:rsidRPr="00BE2B28">
        <w:rPr>
          <w:noProof/>
          <w:sz w:val="18"/>
          <w:szCs w:val="18"/>
        </w:rPr>
        <w:t xml:space="preserve">. 2017, </w:t>
      </w:r>
      <w:r w:rsidRPr="00BE2B28">
        <w:rPr>
          <w:b/>
          <w:noProof/>
          <w:sz w:val="18"/>
          <w:szCs w:val="18"/>
        </w:rPr>
        <w:t>1403</w:t>
      </w:r>
      <w:r w:rsidRPr="00BE2B28">
        <w:rPr>
          <w:noProof/>
          <w:sz w:val="18"/>
          <w:szCs w:val="18"/>
        </w:rPr>
        <w:t>(1):59-69.</w:t>
      </w:r>
    </w:p>
    <w:p w14:paraId="1AB9D10C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6.</w:t>
      </w:r>
      <w:r w:rsidRPr="00BE2B28">
        <w:rPr>
          <w:noProof/>
          <w:sz w:val="18"/>
          <w:szCs w:val="18"/>
        </w:rPr>
        <w:tab/>
        <w:t xml:space="preserve">Salehi B, Mishra AP, Nigam M, Sener B, Kilic M, Sharifi-Rad M, Fokou PVT, Martins N, Sharifi-Rad J: </w:t>
      </w:r>
      <w:r w:rsidRPr="00BE2B28">
        <w:rPr>
          <w:b/>
          <w:noProof/>
          <w:sz w:val="18"/>
          <w:szCs w:val="18"/>
        </w:rPr>
        <w:t>Resveratrol: A Double-Edged Sword in Health Benefit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Biomedicines </w:t>
      </w:r>
      <w:r w:rsidRPr="00BE2B28">
        <w:rPr>
          <w:noProof/>
          <w:sz w:val="18"/>
          <w:szCs w:val="18"/>
        </w:rPr>
        <w:t xml:space="preserve">2018, </w:t>
      </w:r>
      <w:r w:rsidRPr="00BE2B28">
        <w:rPr>
          <w:b/>
          <w:noProof/>
          <w:sz w:val="18"/>
          <w:szCs w:val="18"/>
        </w:rPr>
        <w:t>6</w:t>
      </w:r>
      <w:r w:rsidRPr="00BE2B28">
        <w:rPr>
          <w:noProof/>
          <w:sz w:val="18"/>
          <w:szCs w:val="18"/>
        </w:rPr>
        <w:t>(3):91.</w:t>
      </w:r>
    </w:p>
    <w:p w14:paraId="334E9EF4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7.</w:t>
      </w:r>
      <w:r w:rsidRPr="00BE2B28">
        <w:rPr>
          <w:noProof/>
          <w:sz w:val="18"/>
          <w:szCs w:val="18"/>
        </w:rPr>
        <w:tab/>
        <w:t xml:space="preserve">Seo DY, Lee SR, Heo J-W, No M-H, Rhee BD, Ko KS, Kwak H-B, Han JJTKjop, Society pojotKP, Pharmacology tKSo: </w:t>
      </w:r>
      <w:r w:rsidRPr="00BE2B28">
        <w:rPr>
          <w:b/>
          <w:noProof/>
          <w:sz w:val="18"/>
          <w:szCs w:val="18"/>
        </w:rPr>
        <w:t>Ursolic acid in health and disease</w:t>
      </w:r>
      <w:r w:rsidRPr="00BE2B28">
        <w:rPr>
          <w:noProof/>
          <w:sz w:val="18"/>
          <w:szCs w:val="18"/>
        </w:rPr>
        <w:t xml:space="preserve">. 2018, </w:t>
      </w:r>
      <w:r w:rsidRPr="00BE2B28">
        <w:rPr>
          <w:b/>
          <w:noProof/>
          <w:sz w:val="18"/>
          <w:szCs w:val="18"/>
        </w:rPr>
        <w:t>22</w:t>
      </w:r>
      <w:r w:rsidRPr="00BE2B28">
        <w:rPr>
          <w:noProof/>
          <w:sz w:val="18"/>
          <w:szCs w:val="18"/>
        </w:rPr>
        <w:t>(3):235.</w:t>
      </w:r>
    </w:p>
    <w:p w14:paraId="438F6D07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8.</w:t>
      </w:r>
      <w:r w:rsidRPr="00BE2B28">
        <w:rPr>
          <w:noProof/>
          <w:sz w:val="18"/>
          <w:szCs w:val="18"/>
        </w:rPr>
        <w:tab/>
        <w:t>Wang S, Chang X, Zhang J, Li J, Wang N, Yang B, Pan B, Zheng Y, Wang X, Ou H</w:t>
      </w:r>
      <w:r w:rsidRPr="00BE2B28">
        <w:rPr>
          <w:i/>
          <w:noProof/>
          <w:sz w:val="18"/>
          <w:szCs w:val="18"/>
        </w:rPr>
        <w:t xml:space="preserve"> et al</w:t>
      </w:r>
      <w:r w:rsidRPr="00BE2B28">
        <w:rPr>
          <w:noProof/>
          <w:sz w:val="18"/>
          <w:szCs w:val="18"/>
        </w:rPr>
        <w:t xml:space="preserve">: </w:t>
      </w:r>
      <w:r w:rsidRPr="00BE2B28">
        <w:rPr>
          <w:b/>
          <w:noProof/>
          <w:sz w:val="18"/>
          <w:szCs w:val="18"/>
        </w:rPr>
        <w:t>Ursolic Acid Inhibits Breast Cancer Metastasis by Suppressing Glycolytic Metabolism via Activating SP1/Caveolin-1 Signaling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Front Oncol </w:t>
      </w:r>
      <w:r w:rsidRPr="00BE2B28">
        <w:rPr>
          <w:noProof/>
          <w:sz w:val="18"/>
          <w:szCs w:val="18"/>
        </w:rPr>
        <w:t xml:space="preserve">2021, </w:t>
      </w:r>
      <w:r w:rsidRPr="00BE2B28">
        <w:rPr>
          <w:b/>
          <w:noProof/>
          <w:sz w:val="18"/>
          <w:szCs w:val="18"/>
        </w:rPr>
        <w:t>11</w:t>
      </w:r>
      <w:r w:rsidRPr="00BE2B28">
        <w:rPr>
          <w:noProof/>
          <w:sz w:val="18"/>
          <w:szCs w:val="18"/>
        </w:rPr>
        <w:t>:745584.</w:t>
      </w:r>
    </w:p>
    <w:p w14:paraId="1526B0AA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9.</w:t>
      </w:r>
      <w:r w:rsidRPr="00BE2B28">
        <w:rPr>
          <w:noProof/>
          <w:sz w:val="18"/>
          <w:szCs w:val="18"/>
        </w:rPr>
        <w:tab/>
        <w:t xml:space="preserve">Lodi A, Saha A, Lu X, Wang B, Sentandreu E, Collins M, Kolonin MG, DiGiovanni J, Tiziani SJNpo: </w:t>
      </w:r>
      <w:r w:rsidRPr="00BE2B28">
        <w:rPr>
          <w:b/>
          <w:noProof/>
          <w:sz w:val="18"/>
          <w:szCs w:val="18"/>
        </w:rPr>
        <w:t>Combinatorial treatment with natural compounds in prostate cancer inhibits prostate tumor growth and leads to key modulations of cancer cell metabolism</w:t>
      </w:r>
      <w:r w:rsidRPr="00BE2B28">
        <w:rPr>
          <w:noProof/>
          <w:sz w:val="18"/>
          <w:szCs w:val="18"/>
        </w:rPr>
        <w:t xml:space="preserve">. 2017, </w:t>
      </w:r>
      <w:r w:rsidRPr="00BE2B28">
        <w:rPr>
          <w:b/>
          <w:noProof/>
          <w:sz w:val="18"/>
          <w:szCs w:val="18"/>
        </w:rPr>
        <w:t>1</w:t>
      </w:r>
      <w:r w:rsidRPr="00BE2B28">
        <w:rPr>
          <w:noProof/>
          <w:sz w:val="18"/>
          <w:szCs w:val="18"/>
        </w:rPr>
        <w:t>(1):18.</w:t>
      </w:r>
    </w:p>
    <w:p w14:paraId="65A45526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20.</w:t>
      </w:r>
      <w:r w:rsidRPr="00BE2B28">
        <w:rPr>
          <w:noProof/>
          <w:sz w:val="18"/>
          <w:szCs w:val="18"/>
        </w:rPr>
        <w:tab/>
        <w:t xml:space="preserve">Feng XM, Su XL: </w:t>
      </w:r>
      <w:r w:rsidRPr="00BE2B28">
        <w:rPr>
          <w:b/>
          <w:noProof/>
          <w:sz w:val="18"/>
          <w:szCs w:val="18"/>
        </w:rPr>
        <w:t>Anticancer effect of ursolic acid via mitochondria-dependent pathway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Oncol Lett </w:t>
      </w:r>
      <w:r w:rsidRPr="00BE2B28">
        <w:rPr>
          <w:noProof/>
          <w:sz w:val="18"/>
          <w:szCs w:val="18"/>
        </w:rPr>
        <w:t xml:space="preserve">2019, </w:t>
      </w:r>
      <w:r w:rsidRPr="00BE2B28">
        <w:rPr>
          <w:b/>
          <w:noProof/>
          <w:sz w:val="18"/>
          <w:szCs w:val="18"/>
        </w:rPr>
        <w:t>17</w:t>
      </w:r>
      <w:r w:rsidRPr="00BE2B28">
        <w:rPr>
          <w:noProof/>
          <w:sz w:val="18"/>
          <w:szCs w:val="18"/>
        </w:rPr>
        <w:t>(6):4761-4767.</w:t>
      </w:r>
    </w:p>
    <w:p w14:paraId="41D5135E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21.</w:t>
      </w:r>
      <w:r w:rsidRPr="00BE2B28">
        <w:rPr>
          <w:noProof/>
          <w:sz w:val="18"/>
          <w:szCs w:val="18"/>
        </w:rPr>
        <w:tab/>
        <w:t xml:space="preserve">Weng Y, Yao J, Sparks S, Wang KYJIjoms: </w:t>
      </w:r>
      <w:r w:rsidRPr="00BE2B28">
        <w:rPr>
          <w:b/>
          <w:noProof/>
          <w:sz w:val="18"/>
          <w:szCs w:val="18"/>
        </w:rPr>
        <w:t>Nattokinase: an oral antithrombotic agent for the prevention of cardiovascular disease</w:t>
      </w:r>
      <w:r w:rsidRPr="00BE2B28">
        <w:rPr>
          <w:noProof/>
          <w:sz w:val="18"/>
          <w:szCs w:val="18"/>
        </w:rPr>
        <w:t xml:space="preserve">. 2017, </w:t>
      </w:r>
      <w:r w:rsidRPr="00BE2B28">
        <w:rPr>
          <w:b/>
          <w:noProof/>
          <w:sz w:val="18"/>
          <w:szCs w:val="18"/>
        </w:rPr>
        <w:t>18</w:t>
      </w:r>
      <w:r w:rsidRPr="00BE2B28">
        <w:rPr>
          <w:noProof/>
          <w:sz w:val="18"/>
          <w:szCs w:val="18"/>
        </w:rPr>
        <w:t>(3):523.</w:t>
      </w:r>
    </w:p>
    <w:p w14:paraId="4FB71943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22.</w:t>
      </w:r>
      <w:r w:rsidRPr="00BE2B28">
        <w:rPr>
          <w:noProof/>
          <w:sz w:val="18"/>
          <w:szCs w:val="18"/>
        </w:rPr>
        <w:tab/>
        <w:t xml:space="preserve">Jamali N, Vahedi F, Soltani Fard E, Taheri-Anganeh M, Taghvimi S, Khatami SH, Ghasemi H, Movahedpour A: </w:t>
      </w:r>
      <w:r w:rsidRPr="00BE2B28">
        <w:rPr>
          <w:b/>
          <w:noProof/>
          <w:sz w:val="18"/>
          <w:szCs w:val="18"/>
        </w:rPr>
        <w:t>Nattokinase: Structure, applications and source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Biocatalysis and Agricultural Biotechnology </w:t>
      </w:r>
      <w:r w:rsidRPr="00BE2B28">
        <w:rPr>
          <w:noProof/>
          <w:sz w:val="18"/>
          <w:szCs w:val="18"/>
        </w:rPr>
        <w:t xml:space="preserve">2023, </w:t>
      </w:r>
      <w:r w:rsidRPr="00BE2B28">
        <w:rPr>
          <w:b/>
          <w:noProof/>
          <w:sz w:val="18"/>
          <w:szCs w:val="18"/>
        </w:rPr>
        <w:t>47</w:t>
      </w:r>
      <w:r w:rsidRPr="00BE2B28">
        <w:rPr>
          <w:noProof/>
          <w:sz w:val="18"/>
          <w:szCs w:val="18"/>
        </w:rPr>
        <w:t>:102564.</w:t>
      </w:r>
    </w:p>
    <w:p w14:paraId="31A86CB0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23.</w:t>
      </w:r>
      <w:r w:rsidRPr="00BE2B28">
        <w:rPr>
          <w:noProof/>
          <w:sz w:val="18"/>
          <w:szCs w:val="18"/>
        </w:rPr>
        <w:tab/>
        <w:t xml:space="preserve">Chen H, McGowan EM, Ren N, Lal S, Nassif N, Shad-Kaneez F, Qu X, Lin Y: </w:t>
      </w:r>
      <w:r w:rsidRPr="00BE2B28">
        <w:rPr>
          <w:b/>
          <w:noProof/>
          <w:sz w:val="18"/>
          <w:szCs w:val="18"/>
        </w:rPr>
        <w:t>Nattokinase: A Promising Alternative in Prevention and Treatment of Cardiovascular Disease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Biomark Insights </w:t>
      </w:r>
      <w:r w:rsidRPr="00BE2B28">
        <w:rPr>
          <w:noProof/>
          <w:sz w:val="18"/>
          <w:szCs w:val="18"/>
        </w:rPr>
        <w:t xml:space="preserve">2018, </w:t>
      </w:r>
      <w:r w:rsidRPr="00BE2B28">
        <w:rPr>
          <w:b/>
          <w:noProof/>
          <w:sz w:val="18"/>
          <w:szCs w:val="18"/>
        </w:rPr>
        <w:t>13</w:t>
      </w:r>
      <w:r w:rsidRPr="00BE2B28">
        <w:rPr>
          <w:noProof/>
          <w:sz w:val="18"/>
          <w:szCs w:val="18"/>
        </w:rPr>
        <w:t>:1177271918785130.</w:t>
      </w:r>
    </w:p>
    <w:p w14:paraId="3445BB97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24.</w:t>
      </w:r>
      <w:r w:rsidRPr="00BE2B28">
        <w:rPr>
          <w:noProof/>
          <w:sz w:val="18"/>
          <w:szCs w:val="18"/>
        </w:rPr>
        <w:tab/>
        <w:t xml:space="preserve">Zhang B, Chai J, He LM, Dusanbieke M, Gong AH: </w:t>
      </w:r>
      <w:r w:rsidRPr="00BE2B28">
        <w:rPr>
          <w:b/>
          <w:noProof/>
          <w:sz w:val="18"/>
          <w:szCs w:val="18"/>
        </w:rPr>
        <w:t>Nattokinase produced by natto fermentation with Bacillus subtilis inhibits breast cancer growth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International Journal of Clinical and Experimental Medicine </w:t>
      </w:r>
      <w:r w:rsidRPr="00BE2B28">
        <w:rPr>
          <w:noProof/>
          <w:sz w:val="18"/>
          <w:szCs w:val="18"/>
        </w:rPr>
        <w:t xml:space="preserve">2019, </w:t>
      </w:r>
      <w:r w:rsidRPr="00BE2B28">
        <w:rPr>
          <w:b/>
          <w:noProof/>
          <w:sz w:val="18"/>
          <w:szCs w:val="18"/>
        </w:rPr>
        <w:t>12</w:t>
      </w:r>
      <w:r w:rsidRPr="00BE2B28">
        <w:rPr>
          <w:noProof/>
          <w:sz w:val="18"/>
          <w:szCs w:val="18"/>
        </w:rPr>
        <w:t>(12):13380-13387.</w:t>
      </w:r>
    </w:p>
    <w:p w14:paraId="5E26CB00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25.</w:t>
      </w:r>
      <w:r w:rsidRPr="00BE2B28">
        <w:rPr>
          <w:noProof/>
          <w:sz w:val="18"/>
          <w:szCs w:val="18"/>
        </w:rPr>
        <w:tab/>
        <w:t xml:space="preserve">Yan Y, Wang Y, Qian J, Wu S, Ji Y, Liu Y, Zeng J, Gong A: </w:t>
      </w:r>
      <w:r w:rsidRPr="00BE2B28">
        <w:rPr>
          <w:b/>
          <w:noProof/>
          <w:sz w:val="18"/>
          <w:szCs w:val="18"/>
        </w:rPr>
        <w:t>Nattokinase Crude Extract Inhibits Hepatocellular Carcinoma Growth in Mice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J Microbiol Biotechnol </w:t>
      </w:r>
      <w:r w:rsidRPr="00BE2B28">
        <w:rPr>
          <w:noProof/>
          <w:sz w:val="18"/>
          <w:szCs w:val="18"/>
        </w:rPr>
        <w:t xml:space="preserve">2019, </w:t>
      </w:r>
      <w:r w:rsidRPr="00BE2B28">
        <w:rPr>
          <w:b/>
          <w:noProof/>
          <w:sz w:val="18"/>
          <w:szCs w:val="18"/>
        </w:rPr>
        <w:t>29</w:t>
      </w:r>
      <w:r w:rsidRPr="00BE2B28">
        <w:rPr>
          <w:noProof/>
          <w:sz w:val="18"/>
          <w:szCs w:val="18"/>
        </w:rPr>
        <w:t>(8):1281-1287.</w:t>
      </w:r>
    </w:p>
    <w:p w14:paraId="5CAA1E8B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lastRenderedPageBreak/>
        <w:t>26.</w:t>
      </w:r>
      <w:r w:rsidRPr="00BE2B28">
        <w:rPr>
          <w:noProof/>
          <w:sz w:val="18"/>
          <w:szCs w:val="18"/>
        </w:rPr>
        <w:tab/>
        <w:t xml:space="preserve">Jadhav SB, Shah N, Rathi A, Rathi V, Rathi AJBR: </w:t>
      </w:r>
      <w:r w:rsidRPr="00BE2B28">
        <w:rPr>
          <w:b/>
          <w:noProof/>
          <w:sz w:val="18"/>
          <w:szCs w:val="18"/>
        </w:rPr>
        <w:t>Serratiopeptidase: Insights into the therapeutic applications</w:t>
      </w:r>
      <w:r w:rsidRPr="00BE2B28">
        <w:rPr>
          <w:noProof/>
          <w:sz w:val="18"/>
          <w:szCs w:val="18"/>
        </w:rPr>
        <w:t xml:space="preserve">. 2020, </w:t>
      </w:r>
      <w:r w:rsidRPr="00BE2B28">
        <w:rPr>
          <w:b/>
          <w:noProof/>
          <w:sz w:val="18"/>
          <w:szCs w:val="18"/>
        </w:rPr>
        <w:t>28</w:t>
      </w:r>
      <w:r w:rsidRPr="00BE2B28">
        <w:rPr>
          <w:noProof/>
          <w:sz w:val="18"/>
          <w:szCs w:val="18"/>
        </w:rPr>
        <w:t>:e00544.</w:t>
      </w:r>
    </w:p>
    <w:p w14:paraId="768A9F72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27.</w:t>
      </w:r>
      <w:r w:rsidRPr="00BE2B28">
        <w:rPr>
          <w:noProof/>
          <w:sz w:val="18"/>
          <w:szCs w:val="18"/>
        </w:rPr>
        <w:tab/>
        <w:t xml:space="preserve">Nair SR, C SD: </w:t>
      </w:r>
      <w:r w:rsidRPr="00BE2B28">
        <w:rPr>
          <w:b/>
          <w:noProof/>
          <w:sz w:val="18"/>
          <w:szCs w:val="18"/>
        </w:rPr>
        <w:t>Serratiopeptidase: An integrated View of Multifaceted Therapeutic Enzyme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Biomolecules </w:t>
      </w:r>
      <w:r w:rsidRPr="00BE2B28">
        <w:rPr>
          <w:noProof/>
          <w:sz w:val="18"/>
          <w:szCs w:val="18"/>
        </w:rPr>
        <w:t xml:space="preserve">2022, </w:t>
      </w:r>
      <w:r w:rsidRPr="00BE2B28">
        <w:rPr>
          <w:b/>
          <w:noProof/>
          <w:sz w:val="18"/>
          <w:szCs w:val="18"/>
        </w:rPr>
        <w:t>12</w:t>
      </w:r>
      <w:r w:rsidRPr="00BE2B28">
        <w:rPr>
          <w:noProof/>
          <w:sz w:val="18"/>
          <w:szCs w:val="18"/>
        </w:rPr>
        <w:t>(10):1468.</w:t>
      </w:r>
    </w:p>
    <w:p w14:paraId="3CEFD2FE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28.</w:t>
      </w:r>
      <w:r w:rsidRPr="00BE2B28">
        <w:rPr>
          <w:noProof/>
          <w:sz w:val="18"/>
          <w:szCs w:val="18"/>
        </w:rPr>
        <w:tab/>
        <w:t xml:space="preserve">Banik K, Ranaware AM, Deshpande V, Nalawade SP, Padmavathi G, Bordoloi D, Sailo BL, Shanmugam MK, Fan L, Arfuso FJPr: </w:t>
      </w:r>
      <w:r w:rsidRPr="00BE2B28">
        <w:rPr>
          <w:b/>
          <w:noProof/>
          <w:sz w:val="18"/>
          <w:szCs w:val="18"/>
        </w:rPr>
        <w:t>Honokiol for cancer therapeutics: A traditional medicine that can modulate multiple oncogenic targets</w:t>
      </w:r>
      <w:r w:rsidRPr="00BE2B28">
        <w:rPr>
          <w:noProof/>
          <w:sz w:val="18"/>
          <w:szCs w:val="18"/>
        </w:rPr>
        <w:t xml:space="preserve">. 2019, </w:t>
      </w:r>
      <w:r w:rsidRPr="00BE2B28">
        <w:rPr>
          <w:b/>
          <w:noProof/>
          <w:sz w:val="18"/>
          <w:szCs w:val="18"/>
        </w:rPr>
        <w:t>144</w:t>
      </w:r>
      <w:r w:rsidRPr="00BE2B28">
        <w:rPr>
          <w:noProof/>
          <w:sz w:val="18"/>
          <w:szCs w:val="18"/>
        </w:rPr>
        <w:t>:192-209.</w:t>
      </w:r>
    </w:p>
    <w:p w14:paraId="1D9CA57D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29.</w:t>
      </w:r>
      <w:r w:rsidRPr="00BE2B28">
        <w:rPr>
          <w:noProof/>
          <w:sz w:val="18"/>
          <w:szCs w:val="18"/>
        </w:rPr>
        <w:tab/>
        <w:t xml:space="preserve">Ferrari E, Bettuzzi S, Naponelli VJIJoMS: </w:t>
      </w:r>
      <w:r w:rsidRPr="00BE2B28">
        <w:rPr>
          <w:b/>
          <w:noProof/>
          <w:sz w:val="18"/>
          <w:szCs w:val="18"/>
        </w:rPr>
        <w:t>The potential of epigallocatechin gallate (EGCG) in targeting autophagy for cancer treatment: A narrative review</w:t>
      </w:r>
      <w:r w:rsidRPr="00BE2B28">
        <w:rPr>
          <w:noProof/>
          <w:sz w:val="18"/>
          <w:szCs w:val="18"/>
        </w:rPr>
        <w:t xml:space="preserve">. 2022, </w:t>
      </w:r>
      <w:r w:rsidRPr="00BE2B28">
        <w:rPr>
          <w:b/>
          <w:noProof/>
          <w:sz w:val="18"/>
          <w:szCs w:val="18"/>
        </w:rPr>
        <w:t>23</w:t>
      </w:r>
      <w:r w:rsidRPr="00BE2B28">
        <w:rPr>
          <w:noProof/>
          <w:sz w:val="18"/>
          <w:szCs w:val="18"/>
        </w:rPr>
        <w:t>(11):6075.</w:t>
      </w:r>
    </w:p>
    <w:p w14:paraId="765D16F4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30.</w:t>
      </w:r>
      <w:r w:rsidRPr="00BE2B28">
        <w:rPr>
          <w:noProof/>
          <w:sz w:val="18"/>
          <w:szCs w:val="18"/>
        </w:rPr>
        <w:tab/>
        <w:t xml:space="preserve">Li C, Li M, Chen P, Narayan S, Matschinsky FM, Bennett MJ, Stanley CA, Smith TJJJoBC: </w:t>
      </w:r>
      <w:r w:rsidRPr="00BE2B28">
        <w:rPr>
          <w:b/>
          <w:noProof/>
          <w:sz w:val="18"/>
          <w:szCs w:val="18"/>
        </w:rPr>
        <w:t>Green tea polyphenols control dysregulated glutamate dehydrogenase in transgenic mice by hijacking the ADP activation site</w:t>
      </w:r>
      <w:r w:rsidRPr="00BE2B28">
        <w:rPr>
          <w:noProof/>
          <w:sz w:val="18"/>
          <w:szCs w:val="18"/>
        </w:rPr>
        <w:t xml:space="preserve">. 2011, </w:t>
      </w:r>
      <w:r w:rsidRPr="00BE2B28">
        <w:rPr>
          <w:b/>
          <w:noProof/>
          <w:sz w:val="18"/>
          <w:szCs w:val="18"/>
        </w:rPr>
        <w:t>286</w:t>
      </w:r>
      <w:r w:rsidRPr="00BE2B28">
        <w:rPr>
          <w:noProof/>
          <w:sz w:val="18"/>
          <w:szCs w:val="18"/>
        </w:rPr>
        <w:t>(39):34164-34174.</w:t>
      </w:r>
    </w:p>
    <w:p w14:paraId="65DF9071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31.</w:t>
      </w:r>
      <w:r w:rsidRPr="00BE2B28">
        <w:rPr>
          <w:noProof/>
          <w:sz w:val="18"/>
          <w:szCs w:val="18"/>
        </w:rPr>
        <w:tab/>
        <w:t>Aggarwal V, Tuli HS, Thakral F, Singhal P, Aggarwal D, Srivastava S, Pandey A, Sak K, Varol M, Khan MAJEB</w:t>
      </w:r>
      <w:r w:rsidRPr="00BE2B28">
        <w:rPr>
          <w:i/>
          <w:noProof/>
          <w:sz w:val="18"/>
          <w:szCs w:val="18"/>
        </w:rPr>
        <w:t xml:space="preserve"> et al</w:t>
      </w:r>
      <w:r w:rsidRPr="00BE2B28">
        <w:rPr>
          <w:noProof/>
          <w:sz w:val="18"/>
          <w:szCs w:val="18"/>
        </w:rPr>
        <w:t xml:space="preserve">: </w:t>
      </w:r>
      <w:r w:rsidRPr="00BE2B28">
        <w:rPr>
          <w:b/>
          <w:noProof/>
          <w:sz w:val="18"/>
          <w:szCs w:val="18"/>
        </w:rPr>
        <w:t>Molecular mechanisms of action of hesperidin in cancer: Recent trends and advancements</w:t>
      </w:r>
      <w:r w:rsidRPr="00BE2B28">
        <w:rPr>
          <w:noProof/>
          <w:sz w:val="18"/>
          <w:szCs w:val="18"/>
        </w:rPr>
        <w:t xml:space="preserve">. 2020, </w:t>
      </w:r>
      <w:r w:rsidRPr="00BE2B28">
        <w:rPr>
          <w:b/>
          <w:noProof/>
          <w:sz w:val="18"/>
          <w:szCs w:val="18"/>
        </w:rPr>
        <w:t>245</w:t>
      </w:r>
      <w:r w:rsidRPr="00BE2B28">
        <w:rPr>
          <w:noProof/>
          <w:sz w:val="18"/>
          <w:szCs w:val="18"/>
        </w:rPr>
        <w:t>(5):486-497.</w:t>
      </w:r>
    </w:p>
    <w:p w14:paraId="37899B91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32.</w:t>
      </w:r>
      <w:r w:rsidRPr="00BE2B28">
        <w:rPr>
          <w:noProof/>
          <w:sz w:val="18"/>
          <w:szCs w:val="18"/>
        </w:rPr>
        <w:tab/>
        <w:t xml:space="preserve">Zareei S, Boojar MMA, Amanlou M: </w:t>
      </w:r>
      <w:r w:rsidRPr="00BE2B28">
        <w:rPr>
          <w:b/>
          <w:noProof/>
          <w:sz w:val="18"/>
          <w:szCs w:val="18"/>
        </w:rPr>
        <w:t>Inhibition of liver alanine aminotransferase and aspartate aminotransferase by hesperidin and its aglycone hesperetin: An in vitro and in silico study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Life Sci </w:t>
      </w:r>
      <w:r w:rsidRPr="00BE2B28">
        <w:rPr>
          <w:noProof/>
          <w:sz w:val="18"/>
          <w:szCs w:val="18"/>
        </w:rPr>
        <w:t xml:space="preserve">2017, </w:t>
      </w:r>
      <w:r w:rsidRPr="00BE2B28">
        <w:rPr>
          <w:b/>
          <w:noProof/>
          <w:sz w:val="18"/>
          <w:szCs w:val="18"/>
        </w:rPr>
        <w:t>178</w:t>
      </w:r>
      <w:r w:rsidRPr="00BE2B28">
        <w:rPr>
          <w:noProof/>
          <w:sz w:val="18"/>
          <w:szCs w:val="18"/>
        </w:rPr>
        <w:t>:49-55.</w:t>
      </w:r>
    </w:p>
    <w:p w14:paraId="3A97ACD4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33.</w:t>
      </w:r>
      <w:r w:rsidRPr="00BE2B28">
        <w:rPr>
          <w:noProof/>
          <w:sz w:val="18"/>
          <w:szCs w:val="18"/>
        </w:rPr>
        <w:tab/>
        <w:t xml:space="preserve">Alam M, Ahmed S, Elasbali AM, Adnan M, Alam S, Hassan MI, Pasupuleti VRJFiO: </w:t>
      </w:r>
      <w:r w:rsidRPr="00BE2B28">
        <w:rPr>
          <w:b/>
          <w:noProof/>
          <w:sz w:val="18"/>
          <w:szCs w:val="18"/>
        </w:rPr>
        <w:t>Therapeutic implications of caffeic acid in cancer and neurological diseases</w:t>
      </w:r>
      <w:r w:rsidRPr="00BE2B28">
        <w:rPr>
          <w:noProof/>
          <w:sz w:val="18"/>
          <w:szCs w:val="18"/>
        </w:rPr>
        <w:t xml:space="preserve">. 2022, </w:t>
      </w:r>
      <w:r w:rsidRPr="00BE2B28">
        <w:rPr>
          <w:b/>
          <w:noProof/>
          <w:sz w:val="18"/>
          <w:szCs w:val="18"/>
        </w:rPr>
        <w:t>12</w:t>
      </w:r>
      <w:r w:rsidRPr="00BE2B28">
        <w:rPr>
          <w:noProof/>
          <w:sz w:val="18"/>
          <w:szCs w:val="18"/>
        </w:rPr>
        <w:t>:860508.</w:t>
      </w:r>
    </w:p>
    <w:p w14:paraId="2203CD39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34.</w:t>
      </w:r>
      <w:r w:rsidRPr="00BE2B28">
        <w:rPr>
          <w:noProof/>
          <w:sz w:val="18"/>
          <w:szCs w:val="18"/>
        </w:rPr>
        <w:tab/>
        <w:t xml:space="preserve">Tyszka-Czochara M, Bukowska-Strakova K, Kocemba-Pilarczyk KA, Majka MJN: </w:t>
      </w:r>
      <w:r w:rsidRPr="00BE2B28">
        <w:rPr>
          <w:b/>
          <w:noProof/>
          <w:sz w:val="18"/>
          <w:szCs w:val="18"/>
        </w:rPr>
        <w:t>Caffeic acid targets AMPK signaling and regulates tricarboxylic acid cycle anaplerosis while metformin downregulates HIF-1α-induced glycolytic enzymes in human cervical squamous cell carcinoma lines</w:t>
      </w:r>
      <w:r w:rsidRPr="00BE2B28">
        <w:rPr>
          <w:noProof/>
          <w:sz w:val="18"/>
          <w:szCs w:val="18"/>
        </w:rPr>
        <w:t xml:space="preserve">. 2018, </w:t>
      </w:r>
      <w:r w:rsidRPr="00BE2B28">
        <w:rPr>
          <w:b/>
          <w:noProof/>
          <w:sz w:val="18"/>
          <w:szCs w:val="18"/>
        </w:rPr>
        <w:t>10</w:t>
      </w:r>
      <w:r w:rsidRPr="00BE2B28">
        <w:rPr>
          <w:noProof/>
          <w:sz w:val="18"/>
          <w:szCs w:val="18"/>
        </w:rPr>
        <w:t>(7):841.</w:t>
      </w:r>
    </w:p>
    <w:p w14:paraId="12D24F87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35.</w:t>
      </w:r>
      <w:r w:rsidRPr="00BE2B28">
        <w:rPr>
          <w:noProof/>
          <w:sz w:val="18"/>
          <w:szCs w:val="18"/>
        </w:rPr>
        <w:tab/>
        <w:t xml:space="preserve">Kopustinskiene DM, Jakstas V, Savickas A, Bernatoniene JJN: </w:t>
      </w:r>
      <w:r w:rsidRPr="00BE2B28">
        <w:rPr>
          <w:b/>
          <w:noProof/>
          <w:sz w:val="18"/>
          <w:szCs w:val="18"/>
        </w:rPr>
        <w:t>Flavonoids as anticancer agents</w:t>
      </w:r>
      <w:r w:rsidRPr="00BE2B28">
        <w:rPr>
          <w:noProof/>
          <w:sz w:val="18"/>
          <w:szCs w:val="18"/>
        </w:rPr>
        <w:t xml:space="preserve">. 2020, </w:t>
      </w:r>
      <w:r w:rsidRPr="00BE2B28">
        <w:rPr>
          <w:b/>
          <w:noProof/>
          <w:sz w:val="18"/>
          <w:szCs w:val="18"/>
        </w:rPr>
        <w:t>12</w:t>
      </w:r>
      <w:r w:rsidRPr="00BE2B28">
        <w:rPr>
          <w:noProof/>
          <w:sz w:val="18"/>
          <w:szCs w:val="18"/>
        </w:rPr>
        <w:t>(2):457.</w:t>
      </w:r>
    </w:p>
    <w:p w14:paraId="398768D4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36.</w:t>
      </w:r>
      <w:r w:rsidRPr="00BE2B28">
        <w:rPr>
          <w:noProof/>
          <w:sz w:val="18"/>
          <w:szCs w:val="18"/>
        </w:rPr>
        <w:tab/>
        <w:t xml:space="preserve">Gao J-L, Chen Y-GJBri: </w:t>
      </w:r>
      <w:r w:rsidRPr="00BE2B28">
        <w:rPr>
          <w:b/>
          <w:noProof/>
          <w:sz w:val="18"/>
          <w:szCs w:val="18"/>
        </w:rPr>
        <w:t>Natural compounds regulate glycolysis in hypoxic tumor microenvironment</w:t>
      </w:r>
      <w:r w:rsidRPr="00BE2B28">
        <w:rPr>
          <w:noProof/>
          <w:sz w:val="18"/>
          <w:szCs w:val="18"/>
        </w:rPr>
        <w:t xml:space="preserve">. 2015, </w:t>
      </w:r>
      <w:r w:rsidRPr="00BE2B28">
        <w:rPr>
          <w:b/>
          <w:noProof/>
          <w:sz w:val="18"/>
          <w:szCs w:val="18"/>
        </w:rPr>
        <w:t>2015</w:t>
      </w:r>
      <w:r w:rsidRPr="00BE2B28">
        <w:rPr>
          <w:noProof/>
          <w:sz w:val="18"/>
          <w:szCs w:val="18"/>
        </w:rPr>
        <w:t>.</w:t>
      </w:r>
    </w:p>
    <w:p w14:paraId="529F8BDF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37.</w:t>
      </w:r>
      <w:r w:rsidRPr="00BE2B28">
        <w:rPr>
          <w:noProof/>
          <w:sz w:val="18"/>
          <w:szCs w:val="18"/>
        </w:rPr>
        <w:tab/>
        <w:t xml:space="preserve">Abotaleb M, Samuel SM, Varghese E, Varghese S, Kubatka P, Liskova A, Busselberg D: </w:t>
      </w:r>
      <w:r w:rsidRPr="00BE2B28">
        <w:rPr>
          <w:b/>
          <w:noProof/>
          <w:sz w:val="18"/>
          <w:szCs w:val="18"/>
        </w:rPr>
        <w:t>Flavonoids in Cancer and Apoptosi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Cancers (Basel) </w:t>
      </w:r>
      <w:r w:rsidRPr="00BE2B28">
        <w:rPr>
          <w:noProof/>
          <w:sz w:val="18"/>
          <w:szCs w:val="18"/>
        </w:rPr>
        <w:t xml:space="preserve">2018, </w:t>
      </w:r>
      <w:r w:rsidRPr="00BE2B28">
        <w:rPr>
          <w:b/>
          <w:noProof/>
          <w:sz w:val="18"/>
          <w:szCs w:val="18"/>
        </w:rPr>
        <w:t>11</w:t>
      </w:r>
      <w:r w:rsidRPr="00BE2B28">
        <w:rPr>
          <w:noProof/>
          <w:sz w:val="18"/>
          <w:szCs w:val="18"/>
        </w:rPr>
        <w:t>(1):28.</w:t>
      </w:r>
    </w:p>
    <w:p w14:paraId="21DA167B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38.</w:t>
      </w:r>
      <w:r w:rsidRPr="00BE2B28">
        <w:rPr>
          <w:noProof/>
          <w:sz w:val="18"/>
          <w:szCs w:val="18"/>
        </w:rPr>
        <w:tab/>
        <w:t xml:space="preserve">Farhan M, Rizvi A, Aatif M, Ahmad A: </w:t>
      </w:r>
      <w:r w:rsidRPr="00BE2B28">
        <w:rPr>
          <w:b/>
          <w:noProof/>
          <w:sz w:val="18"/>
          <w:szCs w:val="18"/>
        </w:rPr>
        <w:t>Current Understanding of Flavonoids in Cancer Therapy and Prevention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Metabolites </w:t>
      </w:r>
      <w:r w:rsidRPr="00BE2B28">
        <w:rPr>
          <w:noProof/>
          <w:sz w:val="18"/>
          <w:szCs w:val="18"/>
        </w:rPr>
        <w:t xml:space="preserve">2023, </w:t>
      </w:r>
      <w:r w:rsidRPr="00BE2B28">
        <w:rPr>
          <w:b/>
          <w:noProof/>
          <w:sz w:val="18"/>
          <w:szCs w:val="18"/>
        </w:rPr>
        <w:t>13</w:t>
      </w:r>
      <w:r w:rsidRPr="00BE2B28">
        <w:rPr>
          <w:noProof/>
          <w:sz w:val="18"/>
          <w:szCs w:val="18"/>
        </w:rPr>
        <w:t>(4):481.</w:t>
      </w:r>
    </w:p>
    <w:p w14:paraId="096A0C37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39.</w:t>
      </w:r>
      <w:r w:rsidRPr="00BE2B28">
        <w:rPr>
          <w:noProof/>
          <w:sz w:val="18"/>
          <w:szCs w:val="18"/>
        </w:rPr>
        <w:tab/>
        <w:t xml:space="preserve">Rauf A, Imran M, Khan IA, ur‐Rehman M, Gilani SA, Mehmood Z, Mubarak MSJPR: </w:t>
      </w:r>
      <w:r w:rsidRPr="00BE2B28">
        <w:rPr>
          <w:b/>
          <w:noProof/>
          <w:sz w:val="18"/>
          <w:szCs w:val="18"/>
        </w:rPr>
        <w:t>Anticancer potential of quercetin: A comprehensive review</w:t>
      </w:r>
      <w:r w:rsidRPr="00BE2B28">
        <w:rPr>
          <w:noProof/>
          <w:sz w:val="18"/>
          <w:szCs w:val="18"/>
        </w:rPr>
        <w:t xml:space="preserve">. 2018, </w:t>
      </w:r>
      <w:r w:rsidRPr="00BE2B28">
        <w:rPr>
          <w:b/>
          <w:noProof/>
          <w:sz w:val="18"/>
          <w:szCs w:val="18"/>
        </w:rPr>
        <w:t>32</w:t>
      </w:r>
      <w:r w:rsidRPr="00BE2B28">
        <w:rPr>
          <w:noProof/>
          <w:sz w:val="18"/>
          <w:szCs w:val="18"/>
        </w:rPr>
        <w:t>(11):2109-2130.</w:t>
      </w:r>
    </w:p>
    <w:p w14:paraId="31460BAD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40.</w:t>
      </w:r>
      <w:r w:rsidRPr="00BE2B28">
        <w:rPr>
          <w:noProof/>
          <w:sz w:val="18"/>
          <w:szCs w:val="18"/>
        </w:rPr>
        <w:tab/>
        <w:t xml:space="preserve">Okamoto T: </w:t>
      </w:r>
      <w:r w:rsidRPr="00BE2B28">
        <w:rPr>
          <w:b/>
          <w:noProof/>
          <w:sz w:val="18"/>
          <w:szCs w:val="18"/>
        </w:rPr>
        <w:t>Safety of quercetin for clinical application (Review)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International journal of molecular medicine </w:t>
      </w:r>
      <w:r w:rsidRPr="00BE2B28">
        <w:rPr>
          <w:noProof/>
          <w:sz w:val="18"/>
          <w:szCs w:val="18"/>
        </w:rPr>
        <w:t xml:space="preserve">2005, </w:t>
      </w:r>
      <w:r w:rsidRPr="00BE2B28">
        <w:rPr>
          <w:b/>
          <w:noProof/>
          <w:sz w:val="18"/>
          <w:szCs w:val="18"/>
        </w:rPr>
        <w:t>16</w:t>
      </w:r>
      <w:r w:rsidRPr="00BE2B28">
        <w:rPr>
          <w:noProof/>
          <w:sz w:val="18"/>
          <w:szCs w:val="18"/>
        </w:rPr>
        <w:t>(2):275-278.</w:t>
      </w:r>
    </w:p>
    <w:p w14:paraId="4B21699E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41.</w:t>
      </w:r>
      <w:r w:rsidRPr="00BE2B28">
        <w:rPr>
          <w:noProof/>
          <w:sz w:val="18"/>
          <w:szCs w:val="18"/>
        </w:rPr>
        <w:tab/>
        <w:t xml:space="preserve">Shala AL, Arduino I, Salihu MB, Denora N: </w:t>
      </w:r>
      <w:r w:rsidRPr="00BE2B28">
        <w:rPr>
          <w:b/>
          <w:noProof/>
          <w:sz w:val="18"/>
          <w:szCs w:val="18"/>
        </w:rPr>
        <w:t>Quercetin and Its Nano-Formulations for Brain Tumor Therapy-Current Developments and Future Perspectives for Paediatric Studie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Pharmaceutics </w:t>
      </w:r>
      <w:r w:rsidRPr="00BE2B28">
        <w:rPr>
          <w:noProof/>
          <w:sz w:val="18"/>
          <w:szCs w:val="18"/>
        </w:rPr>
        <w:t xml:space="preserve">2023, </w:t>
      </w:r>
      <w:r w:rsidRPr="00BE2B28">
        <w:rPr>
          <w:b/>
          <w:noProof/>
          <w:sz w:val="18"/>
          <w:szCs w:val="18"/>
        </w:rPr>
        <w:t>15</w:t>
      </w:r>
      <w:r w:rsidRPr="00BE2B28">
        <w:rPr>
          <w:noProof/>
          <w:sz w:val="18"/>
          <w:szCs w:val="18"/>
        </w:rPr>
        <w:t>(3):963.</w:t>
      </w:r>
    </w:p>
    <w:p w14:paraId="64F131A1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42.</w:t>
      </w:r>
      <w:r w:rsidRPr="00BE2B28">
        <w:rPr>
          <w:noProof/>
          <w:sz w:val="18"/>
          <w:szCs w:val="18"/>
        </w:rPr>
        <w:tab/>
        <w:t xml:space="preserve">Tillhon M, Guaman Ortiz LM, Lombardi P, Scovassi AI: </w:t>
      </w:r>
      <w:r w:rsidRPr="00BE2B28">
        <w:rPr>
          <w:b/>
          <w:noProof/>
          <w:sz w:val="18"/>
          <w:szCs w:val="18"/>
        </w:rPr>
        <w:t>Berberine: new perspectives for old remedie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Biochem Pharmacol </w:t>
      </w:r>
      <w:r w:rsidRPr="00BE2B28">
        <w:rPr>
          <w:noProof/>
          <w:sz w:val="18"/>
          <w:szCs w:val="18"/>
        </w:rPr>
        <w:t xml:space="preserve">2012, </w:t>
      </w:r>
      <w:r w:rsidRPr="00BE2B28">
        <w:rPr>
          <w:b/>
          <w:noProof/>
          <w:sz w:val="18"/>
          <w:szCs w:val="18"/>
        </w:rPr>
        <w:t>84</w:t>
      </w:r>
      <w:r w:rsidRPr="00BE2B28">
        <w:rPr>
          <w:noProof/>
          <w:sz w:val="18"/>
          <w:szCs w:val="18"/>
        </w:rPr>
        <w:t>(10):1260-1267.</w:t>
      </w:r>
    </w:p>
    <w:p w14:paraId="212BF261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43.</w:t>
      </w:r>
      <w:r w:rsidRPr="00BE2B28">
        <w:rPr>
          <w:noProof/>
          <w:sz w:val="18"/>
          <w:szCs w:val="18"/>
        </w:rPr>
        <w:tab/>
        <w:t xml:space="preserve">Almatroodi SA, Alsahli MA, Rahmani AH: </w:t>
      </w:r>
      <w:r w:rsidRPr="00BE2B28">
        <w:rPr>
          <w:b/>
          <w:noProof/>
          <w:sz w:val="18"/>
          <w:szCs w:val="18"/>
        </w:rPr>
        <w:t>Berberine: An Important Emphasis on Its Anticancer Effects through Modulation of Various Cell Signaling Pathway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Molecules </w:t>
      </w:r>
      <w:r w:rsidRPr="00BE2B28">
        <w:rPr>
          <w:noProof/>
          <w:sz w:val="18"/>
          <w:szCs w:val="18"/>
        </w:rPr>
        <w:t xml:space="preserve">2022, </w:t>
      </w:r>
      <w:r w:rsidRPr="00BE2B28">
        <w:rPr>
          <w:b/>
          <w:noProof/>
          <w:sz w:val="18"/>
          <w:szCs w:val="18"/>
        </w:rPr>
        <w:t>27</w:t>
      </w:r>
      <w:r w:rsidRPr="00BE2B28">
        <w:rPr>
          <w:noProof/>
          <w:sz w:val="18"/>
          <w:szCs w:val="18"/>
        </w:rPr>
        <w:t>(18):5889.</w:t>
      </w:r>
    </w:p>
    <w:p w14:paraId="31055344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44.</w:t>
      </w:r>
      <w:r w:rsidRPr="00BE2B28">
        <w:rPr>
          <w:noProof/>
          <w:sz w:val="18"/>
          <w:szCs w:val="18"/>
        </w:rPr>
        <w:tab/>
        <w:t>Rauf A, Abu-Izneid T, Khalil AA, Imran M, Shah ZA, Emran TB, Mitra S, Khan Z, Alhumaydhi FA, Aljohani ASM</w:t>
      </w:r>
      <w:r w:rsidRPr="00BE2B28">
        <w:rPr>
          <w:i/>
          <w:noProof/>
          <w:sz w:val="18"/>
          <w:szCs w:val="18"/>
        </w:rPr>
        <w:t xml:space="preserve"> et al</w:t>
      </w:r>
      <w:r w:rsidRPr="00BE2B28">
        <w:rPr>
          <w:noProof/>
          <w:sz w:val="18"/>
          <w:szCs w:val="18"/>
        </w:rPr>
        <w:t xml:space="preserve">: </w:t>
      </w:r>
      <w:r w:rsidRPr="00BE2B28">
        <w:rPr>
          <w:b/>
          <w:noProof/>
          <w:sz w:val="18"/>
          <w:szCs w:val="18"/>
        </w:rPr>
        <w:t>Berberine as a Potential Anticancer Agent: A Comprehensive Review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Molecules </w:t>
      </w:r>
      <w:r w:rsidRPr="00BE2B28">
        <w:rPr>
          <w:noProof/>
          <w:sz w:val="18"/>
          <w:szCs w:val="18"/>
        </w:rPr>
        <w:t xml:space="preserve">2021, </w:t>
      </w:r>
      <w:r w:rsidRPr="00BE2B28">
        <w:rPr>
          <w:b/>
          <w:noProof/>
          <w:sz w:val="18"/>
          <w:szCs w:val="18"/>
        </w:rPr>
        <w:t>26</w:t>
      </w:r>
      <w:r w:rsidRPr="00BE2B28">
        <w:rPr>
          <w:noProof/>
          <w:sz w:val="18"/>
          <w:szCs w:val="18"/>
        </w:rPr>
        <w:t>(23):7368.</w:t>
      </w:r>
    </w:p>
    <w:p w14:paraId="75366962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45.</w:t>
      </w:r>
      <w:r w:rsidRPr="00BE2B28">
        <w:rPr>
          <w:noProof/>
          <w:sz w:val="18"/>
          <w:szCs w:val="18"/>
        </w:rPr>
        <w:tab/>
        <w:t>Chen YX, Gao QY, Zou TH, Wang BM, Liu SD, Sheng JQ, Ren JL, Zou XP, Liu ZJ, Song YY</w:t>
      </w:r>
      <w:r w:rsidRPr="00BE2B28">
        <w:rPr>
          <w:i/>
          <w:noProof/>
          <w:sz w:val="18"/>
          <w:szCs w:val="18"/>
        </w:rPr>
        <w:t xml:space="preserve"> et al</w:t>
      </w:r>
      <w:r w:rsidRPr="00BE2B28">
        <w:rPr>
          <w:noProof/>
          <w:sz w:val="18"/>
          <w:szCs w:val="18"/>
        </w:rPr>
        <w:t xml:space="preserve">: </w:t>
      </w:r>
      <w:r w:rsidRPr="00BE2B28">
        <w:rPr>
          <w:b/>
          <w:noProof/>
          <w:sz w:val="18"/>
          <w:szCs w:val="18"/>
        </w:rPr>
        <w:t>Berberine versus placebo for the prevention of recurrence of colorectal adenoma: a multicentre, double-blinded, randomised controlled study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Lancet Gastroenterol Hepatol </w:t>
      </w:r>
      <w:r w:rsidRPr="00BE2B28">
        <w:rPr>
          <w:noProof/>
          <w:sz w:val="18"/>
          <w:szCs w:val="18"/>
        </w:rPr>
        <w:t xml:space="preserve">2020, </w:t>
      </w:r>
      <w:r w:rsidRPr="00BE2B28">
        <w:rPr>
          <w:b/>
          <w:noProof/>
          <w:sz w:val="18"/>
          <w:szCs w:val="18"/>
        </w:rPr>
        <w:t>5</w:t>
      </w:r>
      <w:r w:rsidRPr="00BE2B28">
        <w:rPr>
          <w:noProof/>
          <w:sz w:val="18"/>
          <w:szCs w:val="18"/>
        </w:rPr>
        <w:t>(3):267-275.</w:t>
      </w:r>
    </w:p>
    <w:p w14:paraId="311A5063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46.</w:t>
      </w:r>
      <w:r w:rsidRPr="00BE2B28">
        <w:rPr>
          <w:noProof/>
          <w:sz w:val="18"/>
          <w:szCs w:val="18"/>
        </w:rPr>
        <w:tab/>
        <w:t>Padayatty SJ, Katz A, Wang Y, Eck P, Kwon O, Lee JH, Chen S, Corpe C, Dutta A, Dutta SK</w:t>
      </w:r>
      <w:r w:rsidRPr="00BE2B28">
        <w:rPr>
          <w:i/>
          <w:noProof/>
          <w:sz w:val="18"/>
          <w:szCs w:val="18"/>
        </w:rPr>
        <w:t xml:space="preserve"> et al</w:t>
      </w:r>
      <w:r w:rsidRPr="00BE2B28">
        <w:rPr>
          <w:noProof/>
          <w:sz w:val="18"/>
          <w:szCs w:val="18"/>
        </w:rPr>
        <w:t xml:space="preserve">: </w:t>
      </w:r>
      <w:r w:rsidRPr="00BE2B28">
        <w:rPr>
          <w:b/>
          <w:noProof/>
          <w:sz w:val="18"/>
          <w:szCs w:val="18"/>
        </w:rPr>
        <w:t>Vitamin C as an antioxidant: evaluation of its role in disease prevention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J Am Coll Nutr </w:t>
      </w:r>
      <w:r w:rsidRPr="00BE2B28">
        <w:rPr>
          <w:noProof/>
          <w:sz w:val="18"/>
          <w:szCs w:val="18"/>
        </w:rPr>
        <w:t xml:space="preserve">2003, </w:t>
      </w:r>
      <w:r w:rsidRPr="00BE2B28">
        <w:rPr>
          <w:b/>
          <w:noProof/>
          <w:sz w:val="18"/>
          <w:szCs w:val="18"/>
        </w:rPr>
        <w:t>22</w:t>
      </w:r>
      <w:r w:rsidRPr="00BE2B28">
        <w:rPr>
          <w:noProof/>
          <w:sz w:val="18"/>
          <w:szCs w:val="18"/>
        </w:rPr>
        <w:t>(1):18-35.</w:t>
      </w:r>
    </w:p>
    <w:p w14:paraId="39D91FEC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47.</w:t>
      </w:r>
      <w:r w:rsidRPr="00BE2B28">
        <w:rPr>
          <w:noProof/>
          <w:sz w:val="18"/>
          <w:szCs w:val="18"/>
        </w:rPr>
        <w:tab/>
        <w:t xml:space="preserve">Harris HR, Orsini N, Wolk A: </w:t>
      </w:r>
      <w:r w:rsidRPr="00BE2B28">
        <w:rPr>
          <w:b/>
          <w:noProof/>
          <w:sz w:val="18"/>
          <w:szCs w:val="18"/>
        </w:rPr>
        <w:t>Vitamin C and survival among women with breast cancer: a meta-analysi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Eur J Cancer </w:t>
      </w:r>
      <w:r w:rsidRPr="00BE2B28">
        <w:rPr>
          <w:noProof/>
          <w:sz w:val="18"/>
          <w:szCs w:val="18"/>
        </w:rPr>
        <w:t xml:space="preserve">2014, </w:t>
      </w:r>
      <w:r w:rsidRPr="00BE2B28">
        <w:rPr>
          <w:b/>
          <w:noProof/>
          <w:sz w:val="18"/>
          <w:szCs w:val="18"/>
        </w:rPr>
        <w:t>50</w:t>
      </w:r>
      <w:r w:rsidRPr="00BE2B28">
        <w:rPr>
          <w:noProof/>
          <w:sz w:val="18"/>
          <w:szCs w:val="18"/>
        </w:rPr>
        <w:t>(7):1223-1231.</w:t>
      </w:r>
    </w:p>
    <w:p w14:paraId="2D55B7C6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48.</w:t>
      </w:r>
      <w:r w:rsidRPr="00BE2B28">
        <w:rPr>
          <w:noProof/>
          <w:sz w:val="18"/>
          <w:szCs w:val="18"/>
        </w:rPr>
        <w:tab/>
        <w:t xml:space="preserve">Chaitanya N, Muthukrishnan A, Rao KP, Reshma D, Priyanka PU, Abhijeeth H, Kovur A, Kumar AN, Research: </w:t>
      </w:r>
      <w:r w:rsidRPr="00BE2B28">
        <w:rPr>
          <w:b/>
          <w:noProof/>
          <w:sz w:val="18"/>
          <w:szCs w:val="18"/>
        </w:rPr>
        <w:t>Oral Mucositis Severity Assessment by Supplementation of High Dose Ascorbic Acid During Chemo and/or Radiotherapy of Oro-Pharyngeal Cancers--A Pilot Project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Indian Journal of Pharmaceutical Education </w:t>
      </w:r>
      <w:r w:rsidRPr="00BE2B28">
        <w:rPr>
          <w:noProof/>
          <w:sz w:val="18"/>
          <w:szCs w:val="18"/>
        </w:rPr>
        <w:t xml:space="preserve">2018, </w:t>
      </w:r>
      <w:r w:rsidRPr="00BE2B28">
        <w:rPr>
          <w:b/>
          <w:noProof/>
          <w:sz w:val="18"/>
          <w:szCs w:val="18"/>
        </w:rPr>
        <w:t>52</w:t>
      </w:r>
      <w:r w:rsidRPr="00BE2B28">
        <w:rPr>
          <w:noProof/>
          <w:sz w:val="18"/>
          <w:szCs w:val="18"/>
        </w:rPr>
        <w:t>(3):532-539.</w:t>
      </w:r>
    </w:p>
    <w:p w14:paraId="30E80C94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49.</w:t>
      </w:r>
      <w:r w:rsidRPr="00BE2B28">
        <w:rPr>
          <w:noProof/>
          <w:sz w:val="18"/>
          <w:szCs w:val="18"/>
        </w:rPr>
        <w:tab/>
        <w:t xml:space="preserve">Padayatty SJ, Sun H, Wang Y, Riordan HD, Hewitt SM, Katz A, Wesley RA, Levine MJAoim: </w:t>
      </w:r>
      <w:r w:rsidRPr="00BE2B28">
        <w:rPr>
          <w:b/>
          <w:noProof/>
          <w:sz w:val="18"/>
          <w:szCs w:val="18"/>
        </w:rPr>
        <w:t>Vitamin C pharmacokinetics: implications for oral and intravenous use</w:t>
      </w:r>
      <w:r w:rsidRPr="00BE2B28">
        <w:rPr>
          <w:noProof/>
          <w:sz w:val="18"/>
          <w:szCs w:val="18"/>
        </w:rPr>
        <w:t xml:space="preserve">. 2004, </w:t>
      </w:r>
      <w:r w:rsidRPr="00BE2B28">
        <w:rPr>
          <w:b/>
          <w:noProof/>
          <w:sz w:val="18"/>
          <w:szCs w:val="18"/>
        </w:rPr>
        <w:t>140</w:t>
      </w:r>
      <w:r w:rsidRPr="00BE2B28">
        <w:rPr>
          <w:noProof/>
          <w:sz w:val="18"/>
          <w:szCs w:val="18"/>
        </w:rPr>
        <w:t>(7):533-537.</w:t>
      </w:r>
    </w:p>
    <w:p w14:paraId="041162A6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50.</w:t>
      </w:r>
      <w:r w:rsidRPr="00BE2B28">
        <w:rPr>
          <w:noProof/>
          <w:sz w:val="18"/>
          <w:szCs w:val="18"/>
        </w:rPr>
        <w:tab/>
        <w:t xml:space="preserve">Lykkesfeldt J, Tveden-Nyborg P: </w:t>
      </w:r>
      <w:r w:rsidRPr="00BE2B28">
        <w:rPr>
          <w:b/>
          <w:noProof/>
          <w:sz w:val="18"/>
          <w:szCs w:val="18"/>
        </w:rPr>
        <w:t>The Pharmacokinetics of Vitamin C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Nutrients </w:t>
      </w:r>
      <w:r w:rsidRPr="00BE2B28">
        <w:rPr>
          <w:noProof/>
          <w:sz w:val="18"/>
          <w:szCs w:val="18"/>
        </w:rPr>
        <w:t xml:space="preserve">2019, </w:t>
      </w:r>
      <w:r w:rsidRPr="00BE2B28">
        <w:rPr>
          <w:b/>
          <w:noProof/>
          <w:sz w:val="18"/>
          <w:szCs w:val="18"/>
        </w:rPr>
        <w:t>11</w:t>
      </w:r>
      <w:r w:rsidRPr="00BE2B28">
        <w:rPr>
          <w:noProof/>
          <w:sz w:val="18"/>
          <w:szCs w:val="18"/>
        </w:rPr>
        <w:t>(10):2412.</w:t>
      </w:r>
    </w:p>
    <w:p w14:paraId="32245200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51.</w:t>
      </w:r>
      <w:r w:rsidRPr="00BE2B28">
        <w:rPr>
          <w:noProof/>
          <w:sz w:val="18"/>
          <w:szCs w:val="18"/>
        </w:rPr>
        <w:tab/>
        <w:t xml:space="preserve">Lipinski B: </w:t>
      </w:r>
      <w:r w:rsidRPr="00BE2B28">
        <w:rPr>
          <w:b/>
          <w:noProof/>
          <w:sz w:val="18"/>
          <w:szCs w:val="18"/>
        </w:rPr>
        <w:t>Sodium Selenite as an Anticancer Agent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Anticancer Agents Med Chem </w:t>
      </w:r>
      <w:r w:rsidRPr="00BE2B28">
        <w:rPr>
          <w:noProof/>
          <w:sz w:val="18"/>
          <w:szCs w:val="18"/>
        </w:rPr>
        <w:t xml:space="preserve">2017, </w:t>
      </w:r>
      <w:r w:rsidRPr="00BE2B28">
        <w:rPr>
          <w:b/>
          <w:noProof/>
          <w:sz w:val="18"/>
          <w:szCs w:val="18"/>
        </w:rPr>
        <w:t>17</w:t>
      </w:r>
      <w:r w:rsidRPr="00BE2B28">
        <w:rPr>
          <w:noProof/>
          <w:sz w:val="18"/>
          <w:szCs w:val="18"/>
        </w:rPr>
        <w:t>(5):658-661.</w:t>
      </w:r>
    </w:p>
    <w:p w14:paraId="21B7E26D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52.</w:t>
      </w:r>
      <w:r w:rsidRPr="00BE2B28">
        <w:rPr>
          <w:noProof/>
          <w:sz w:val="18"/>
          <w:szCs w:val="18"/>
        </w:rPr>
        <w:tab/>
        <w:t xml:space="preserve">Jayachandran P, Knox SJ, Garcia-Cremades M, Savić RMJDiR: </w:t>
      </w:r>
      <w:r w:rsidRPr="00BE2B28">
        <w:rPr>
          <w:b/>
          <w:noProof/>
          <w:sz w:val="18"/>
          <w:szCs w:val="18"/>
        </w:rPr>
        <w:t>Clinical pharmacokinetics of oral sodium selenite and dosing implications in the treatment of patients with metastatic cancer</w:t>
      </w:r>
      <w:r w:rsidRPr="00BE2B28">
        <w:rPr>
          <w:noProof/>
          <w:sz w:val="18"/>
          <w:szCs w:val="18"/>
        </w:rPr>
        <w:t xml:space="preserve">. 2021, </w:t>
      </w:r>
      <w:r w:rsidRPr="00BE2B28">
        <w:rPr>
          <w:b/>
          <w:noProof/>
          <w:sz w:val="18"/>
          <w:szCs w:val="18"/>
        </w:rPr>
        <w:t>21</w:t>
      </w:r>
      <w:r w:rsidRPr="00BE2B28">
        <w:rPr>
          <w:noProof/>
          <w:sz w:val="18"/>
          <w:szCs w:val="18"/>
        </w:rPr>
        <w:t>:169-178.</w:t>
      </w:r>
    </w:p>
    <w:p w14:paraId="2E732A82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53.</w:t>
      </w:r>
      <w:r w:rsidRPr="00BE2B28">
        <w:rPr>
          <w:noProof/>
          <w:sz w:val="18"/>
          <w:szCs w:val="18"/>
        </w:rPr>
        <w:tab/>
        <w:t>Brodin O, Eksborg S, Wallenberg M, Asker-Hagelberg C, Larsen EH, Mohlkert D, Lenneby-Helleday C, Jacobsson H, Linder S, Misra S</w:t>
      </w:r>
      <w:r w:rsidRPr="00BE2B28">
        <w:rPr>
          <w:i/>
          <w:noProof/>
          <w:sz w:val="18"/>
          <w:szCs w:val="18"/>
        </w:rPr>
        <w:t xml:space="preserve"> et al</w:t>
      </w:r>
      <w:r w:rsidRPr="00BE2B28">
        <w:rPr>
          <w:noProof/>
          <w:sz w:val="18"/>
          <w:szCs w:val="18"/>
        </w:rPr>
        <w:t xml:space="preserve">: </w:t>
      </w:r>
      <w:r w:rsidRPr="00BE2B28">
        <w:rPr>
          <w:b/>
          <w:noProof/>
          <w:sz w:val="18"/>
          <w:szCs w:val="18"/>
        </w:rPr>
        <w:t>Pharmacokinetics and Toxicity of Sodium Selenite in the Treatment of Patients with Carcinoma in a Phase I Clinical Trial: The SECAR Study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Nutrients </w:t>
      </w:r>
      <w:r w:rsidRPr="00BE2B28">
        <w:rPr>
          <w:noProof/>
          <w:sz w:val="18"/>
          <w:szCs w:val="18"/>
        </w:rPr>
        <w:t xml:space="preserve">2015, </w:t>
      </w:r>
      <w:r w:rsidRPr="00BE2B28">
        <w:rPr>
          <w:b/>
          <w:noProof/>
          <w:sz w:val="18"/>
          <w:szCs w:val="18"/>
        </w:rPr>
        <w:t>7</w:t>
      </w:r>
      <w:r w:rsidRPr="00BE2B28">
        <w:rPr>
          <w:noProof/>
          <w:sz w:val="18"/>
          <w:szCs w:val="18"/>
        </w:rPr>
        <w:t>(6):4978-4994.</w:t>
      </w:r>
    </w:p>
    <w:p w14:paraId="549D80B1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54.</w:t>
      </w:r>
      <w:r w:rsidRPr="00BE2B28">
        <w:rPr>
          <w:noProof/>
          <w:sz w:val="18"/>
          <w:szCs w:val="18"/>
        </w:rPr>
        <w:tab/>
        <w:t xml:space="preserve">Hazane-Puch F, Arnaud J, Trocme C, Faure P, Laporte F, Champelovier P: </w:t>
      </w:r>
      <w:r w:rsidRPr="00BE2B28">
        <w:rPr>
          <w:b/>
          <w:noProof/>
          <w:sz w:val="18"/>
          <w:szCs w:val="18"/>
        </w:rPr>
        <w:t>Sodium Selenite Decreased HDAC Activity, Cell Proliferation and Induced Apoptosis in Three Human Glioblastoma Cell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Anticancer Agents Med Chem </w:t>
      </w:r>
      <w:r w:rsidRPr="00BE2B28">
        <w:rPr>
          <w:noProof/>
          <w:sz w:val="18"/>
          <w:szCs w:val="18"/>
        </w:rPr>
        <w:t xml:space="preserve">2016, </w:t>
      </w:r>
      <w:r w:rsidRPr="00BE2B28">
        <w:rPr>
          <w:b/>
          <w:noProof/>
          <w:sz w:val="18"/>
          <w:szCs w:val="18"/>
        </w:rPr>
        <w:t>16</w:t>
      </w:r>
      <w:r w:rsidRPr="00BE2B28">
        <w:rPr>
          <w:noProof/>
          <w:sz w:val="18"/>
          <w:szCs w:val="18"/>
        </w:rPr>
        <w:t>(4):490-500.</w:t>
      </w:r>
    </w:p>
    <w:p w14:paraId="3E47F46F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55.</w:t>
      </w:r>
      <w:r w:rsidRPr="00BE2B28">
        <w:rPr>
          <w:noProof/>
          <w:sz w:val="18"/>
          <w:szCs w:val="18"/>
        </w:rPr>
        <w:tab/>
        <w:t xml:space="preserve">de Lima RMT, Dos Reis AC, de Menezes AAPM, Santos JVdO, Filho JWGdO, Ferreira JRdO, de Alencar MVOB, da Mata AMOF, Khan IN, Islam AJPr: </w:t>
      </w:r>
      <w:r w:rsidRPr="00BE2B28">
        <w:rPr>
          <w:b/>
          <w:noProof/>
          <w:sz w:val="18"/>
          <w:szCs w:val="18"/>
        </w:rPr>
        <w:t>Protective and therapeutic potential of ginger (Zingiber officinale) extract and [6]‐gingerol in cancer: A comprehensive review</w:t>
      </w:r>
      <w:r w:rsidRPr="00BE2B28">
        <w:rPr>
          <w:noProof/>
          <w:sz w:val="18"/>
          <w:szCs w:val="18"/>
        </w:rPr>
        <w:t xml:space="preserve">. 2018, </w:t>
      </w:r>
      <w:r w:rsidRPr="00BE2B28">
        <w:rPr>
          <w:b/>
          <w:noProof/>
          <w:sz w:val="18"/>
          <w:szCs w:val="18"/>
        </w:rPr>
        <w:t>32</w:t>
      </w:r>
      <w:r w:rsidRPr="00BE2B28">
        <w:rPr>
          <w:noProof/>
          <w:sz w:val="18"/>
          <w:szCs w:val="18"/>
        </w:rPr>
        <w:t>(10):1885-1907.</w:t>
      </w:r>
    </w:p>
    <w:p w14:paraId="194FAF4A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lastRenderedPageBreak/>
        <w:t>56.</w:t>
      </w:r>
      <w:r w:rsidRPr="00BE2B28">
        <w:rPr>
          <w:noProof/>
          <w:sz w:val="18"/>
          <w:szCs w:val="18"/>
        </w:rPr>
        <w:tab/>
        <w:t xml:space="preserve">Lee DH, Kim DW, Jung CH, Lee YJ, Park D: </w:t>
      </w:r>
      <w:r w:rsidRPr="00BE2B28">
        <w:rPr>
          <w:b/>
          <w:noProof/>
          <w:sz w:val="18"/>
          <w:szCs w:val="18"/>
        </w:rPr>
        <w:t>Gingerol sensitizes TRAIL-induced apoptotic cell death of glioblastoma cell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Toxicol Appl Pharmacol </w:t>
      </w:r>
      <w:r w:rsidRPr="00BE2B28">
        <w:rPr>
          <w:noProof/>
          <w:sz w:val="18"/>
          <w:szCs w:val="18"/>
        </w:rPr>
        <w:t xml:space="preserve">2014, </w:t>
      </w:r>
      <w:r w:rsidRPr="00BE2B28">
        <w:rPr>
          <w:b/>
          <w:noProof/>
          <w:sz w:val="18"/>
          <w:szCs w:val="18"/>
        </w:rPr>
        <w:t>279</w:t>
      </w:r>
      <w:r w:rsidRPr="00BE2B28">
        <w:rPr>
          <w:noProof/>
          <w:sz w:val="18"/>
          <w:szCs w:val="18"/>
        </w:rPr>
        <w:t>(3):253-265.</w:t>
      </w:r>
    </w:p>
    <w:p w14:paraId="417FCE40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57.</w:t>
      </w:r>
      <w:r w:rsidRPr="00BE2B28">
        <w:rPr>
          <w:noProof/>
          <w:sz w:val="18"/>
          <w:szCs w:val="18"/>
        </w:rPr>
        <w:tab/>
        <w:t xml:space="preserve">Ryan JL, Heckler CE, Roscoe JA, Dakhil SR, Kirshner J, Flynn PJ, Hickok JT, Morrow GR: </w:t>
      </w:r>
      <w:r w:rsidRPr="00BE2B28">
        <w:rPr>
          <w:b/>
          <w:noProof/>
          <w:sz w:val="18"/>
          <w:szCs w:val="18"/>
        </w:rPr>
        <w:t>Ginger (Zingiber officinale) reduces acute chemotherapy-induced nausea: a URCC CCOP study of 576 patient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Support Care Cancer </w:t>
      </w:r>
      <w:r w:rsidRPr="00BE2B28">
        <w:rPr>
          <w:noProof/>
          <w:sz w:val="18"/>
          <w:szCs w:val="18"/>
        </w:rPr>
        <w:t xml:space="preserve">2012, </w:t>
      </w:r>
      <w:r w:rsidRPr="00BE2B28">
        <w:rPr>
          <w:b/>
          <w:noProof/>
          <w:sz w:val="18"/>
          <w:szCs w:val="18"/>
        </w:rPr>
        <w:t>20</w:t>
      </w:r>
      <w:r w:rsidRPr="00BE2B28">
        <w:rPr>
          <w:noProof/>
          <w:sz w:val="18"/>
          <w:szCs w:val="18"/>
        </w:rPr>
        <w:t>(7):1479-1489.</w:t>
      </w:r>
    </w:p>
    <w:p w14:paraId="42486496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58.</w:t>
      </w:r>
      <w:r w:rsidRPr="00BE2B28">
        <w:rPr>
          <w:noProof/>
          <w:sz w:val="18"/>
          <w:szCs w:val="18"/>
        </w:rPr>
        <w:tab/>
        <w:t xml:space="preserve">Rastogi N, Gara RK, Trivedi R, Singh A, Dixit P, Maurya R, Duggal S, Bhatt ML, Singh S, Mishra DP: </w:t>
      </w:r>
      <w:r w:rsidRPr="00BE2B28">
        <w:rPr>
          <w:b/>
          <w:noProof/>
          <w:sz w:val="18"/>
          <w:szCs w:val="18"/>
        </w:rPr>
        <w:t>(6)-Gingerolinduced myeloid leukemia cell death is initiated by reactive oxygen species and activation of miR-27b expression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Free Radic Biol Med </w:t>
      </w:r>
      <w:r w:rsidRPr="00BE2B28">
        <w:rPr>
          <w:noProof/>
          <w:sz w:val="18"/>
          <w:szCs w:val="18"/>
        </w:rPr>
        <w:t xml:space="preserve">2014, </w:t>
      </w:r>
      <w:r w:rsidRPr="00BE2B28">
        <w:rPr>
          <w:b/>
          <w:noProof/>
          <w:sz w:val="18"/>
          <w:szCs w:val="18"/>
        </w:rPr>
        <w:t>68</w:t>
      </w:r>
      <w:r w:rsidRPr="00BE2B28">
        <w:rPr>
          <w:noProof/>
          <w:sz w:val="18"/>
          <w:szCs w:val="18"/>
        </w:rPr>
        <w:t>:288-301.</w:t>
      </w:r>
    </w:p>
    <w:p w14:paraId="17B65DED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59.</w:t>
      </w:r>
      <w:r w:rsidRPr="00BE2B28">
        <w:rPr>
          <w:noProof/>
          <w:sz w:val="18"/>
          <w:szCs w:val="18"/>
        </w:rPr>
        <w:tab/>
        <w:t>Salehi B, Berkay Yilmaz Y, Antika G, Boyunegmez Tumer T, Fawzi Mahomoodally M, Lobine D, Akram M, Riaz M, Capanoglu E, Sharopov F</w:t>
      </w:r>
      <w:r w:rsidRPr="00BE2B28">
        <w:rPr>
          <w:i/>
          <w:noProof/>
          <w:sz w:val="18"/>
          <w:szCs w:val="18"/>
        </w:rPr>
        <w:t xml:space="preserve"> et al</w:t>
      </w:r>
      <w:r w:rsidRPr="00BE2B28">
        <w:rPr>
          <w:noProof/>
          <w:sz w:val="18"/>
          <w:szCs w:val="18"/>
        </w:rPr>
        <w:t xml:space="preserve">: </w:t>
      </w:r>
      <w:r w:rsidRPr="00BE2B28">
        <w:rPr>
          <w:b/>
          <w:noProof/>
          <w:sz w:val="18"/>
          <w:szCs w:val="18"/>
        </w:rPr>
        <w:t>Insights on the Use of alpha-Lipoic Acid for Therapeutic Purpose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Biomolecules </w:t>
      </w:r>
      <w:r w:rsidRPr="00BE2B28">
        <w:rPr>
          <w:noProof/>
          <w:sz w:val="18"/>
          <w:szCs w:val="18"/>
        </w:rPr>
        <w:t xml:space="preserve">2019, </w:t>
      </w:r>
      <w:r w:rsidRPr="00BE2B28">
        <w:rPr>
          <w:b/>
          <w:noProof/>
          <w:sz w:val="18"/>
          <w:szCs w:val="18"/>
        </w:rPr>
        <w:t>9</w:t>
      </w:r>
      <w:r w:rsidRPr="00BE2B28">
        <w:rPr>
          <w:noProof/>
          <w:sz w:val="18"/>
          <w:szCs w:val="18"/>
        </w:rPr>
        <w:t>(8):356.</w:t>
      </w:r>
    </w:p>
    <w:p w14:paraId="122F5C3F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60.</w:t>
      </w:r>
      <w:r w:rsidRPr="00BE2B28">
        <w:rPr>
          <w:noProof/>
          <w:sz w:val="18"/>
          <w:szCs w:val="18"/>
        </w:rPr>
        <w:tab/>
        <w:t xml:space="preserve">Dörsam B, Fahrer J: </w:t>
      </w:r>
      <w:r w:rsidRPr="00BE2B28">
        <w:rPr>
          <w:b/>
          <w:noProof/>
          <w:sz w:val="18"/>
          <w:szCs w:val="18"/>
        </w:rPr>
        <w:t>The disulfide compound α-lipoic acid and its derivatives: a novel class of anticancer agents targeting mitochondria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Cancer Lett </w:t>
      </w:r>
      <w:r w:rsidRPr="00BE2B28">
        <w:rPr>
          <w:noProof/>
          <w:sz w:val="18"/>
          <w:szCs w:val="18"/>
        </w:rPr>
        <w:t xml:space="preserve">2016, </w:t>
      </w:r>
      <w:r w:rsidRPr="00BE2B28">
        <w:rPr>
          <w:b/>
          <w:noProof/>
          <w:sz w:val="18"/>
          <w:szCs w:val="18"/>
        </w:rPr>
        <w:t>371</w:t>
      </w:r>
      <w:r w:rsidRPr="00BE2B28">
        <w:rPr>
          <w:noProof/>
          <w:sz w:val="18"/>
          <w:szCs w:val="18"/>
        </w:rPr>
        <w:t>(1):12-19.</w:t>
      </w:r>
    </w:p>
    <w:p w14:paraId="354F629F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61.</w:t>
      </w:r>
      <w:r w:rsidRPr="00BE2B28">
        <w:rPr>
          <w:noProof/>
          <w:sz w:val="18"/>
          <w:szCs w:val="18"/>
        </w:rPr>
        <w:tab/>
        <w:t xml:space="preserve">Werida RH, Elshafiey RA, Ghoneim A, Elzawawy S, Mostafa TM: </w:t>
      </w:r>
      <w:r w:rsidRPr="00BE2B28">
        <w:rPr>
          <w:b/>
          <w:noProof/>
          <w:sz w:val="18"/>
          <w:szCs w:val="18"/>
        </w:rPr>
        <w:t>Role of alpha-lipoic acid in counteracting paclitaxel- and doxorubicin-induced toxicities: a randomized controlled trial in breast cancer patient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Support Care Cancer </w:t>
      </w:r>
      <w:r w:rsidRPr="00BE2B28">
        <w:rPr>
          <w:noProof/>
          <w:sz w:val="18"/>
          <w:szCs w:val="18"/>
        </w:rPr>
        <w:t xml:space="preserve">2022, </w:t>
      </w:r>
      <w:r w:rsidRPr="00BE2B28">
        <w:rPr>
          <w:b/>
          <w:noProof/>
          <w:sz w:val="18"/>
          <w:szCs w:val="18"/>
        </w:rPr>
        <w:t>30</w:t>
      </w:r>
      <w:r w:rsidRPr="00BE2B28">
        <w:rPr>
          <w:noProof/>
          <w:sz w:val="18"/>
          <w:szCs w:val="18"/>
        </w:rPr>
        <w:t>(9):7281-7292.</w:t>
      </w:r>
    </w:p>
    <w:p w14:paraId="7D0C598A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62.</w:t>
      </w:r>
      <w:r w:rsidRPr="00BE2B28">
        <w:rPr>
          <w:noProof/>
          <w:sz w:val="18"/>
          <w:szCs w:val="18"/>
        </w:rPr>
        <w:tab/>
        <w:t xml:space="preserve">Klinger NV, Mittal S: </w:t>
      </w:r>
      <w:r w:rsidRPr="00BE2B28">
        <w:rPr>
          <w:b/>
          <w:noProof/>
          <w:sz w:val="18"/>
          <w:szCs w:val="18"/>
        </w:rPr>
        <w:t>Therapeutic Potential of Curcumin for the Treatment of Brain Tumor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Oxid Med Cell Longev </w:t>
      </w:r>
      <w:r w:rsidRPr="00BE2B28">
        <w:rPr>
          <w:noProof/>
          <w:sz w:val="18"/>
          <w:szCs w:val="18"/>
        </w:rPr>
        <w:t xml:space="preserve">2016, </w:t>
      </w:r>
      <w:r w:rsidRPr="00BE2B28">
        <w:rPr>
          <w:b/>
          <w:noProof/>
          <w:sz w:val="18"/>
          <w:szCs w:val="18"/>
        </w:rPr>
        <w:t>2016</w:t>
      </w:r>
      <w:r w:rsidRPr="00BE2B28">
        <w:rPr>
          <w:noProof/>
          <w:sz w:val="18"/>
          <w:szCs w:val="18"/>
        </w:rPr>
        <w:t>:9324085.</w:t>
      </w:r>
    </w:p>
    <w:p w14:paraId="747AACF6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63.</w:t>
      </w:r>
      <w:r w:rsidRPr="00BE2B28">
        <w:rPr>
          <w:noProof/>
          <w:sz w:val="18"/>
          <w:szCs w:val="18"/>
        </w:rPr>
        <w:tab/>
        <w:t xml:space="preserve">Tajbakhsh A, Hasanzadeh M, Rezaee M, Khedri M, Khazaei M, ShahidSales S, Ferns GA, Hassanian SM, Avan A: </w:t>
      </w:r>
      <w:r w:rsidRPr="00BE2B28">
        <w:rPr>
          <w:b/>
          <w:noProof/>
          <w:sz w:val="18"/>
          <w:szCs w:val="18"/>
        </w:rPr>
        <w:t>Therapeutic potential of novel formulated forms of curcumin in the treatment of breast cancer by the targeting of cellular and physiological dysregulated pathway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J Cell Physiol </w:t>
      </w:r>
      <w:r w:rsidRPr="00BE2B28">
        <w:rPr>
          <w:noProof/>
          <w:sz w:val="18"/>
          <w:szCs w:val="18"/>
        </w:rPr>
        <w:t xml:space="preserve">2018, </w:t>
      </w:r>
      <w:r w:rsidRPr="00BE2B28">
        <w:rPr>
          <w:b/>
          <w:noProof/>
          <w:sz w:val="18"/>
          <w:szCs w:val="18"/>
        </w:rPr>
        <w:t>233</w:t>
      </w:r>
      <w:r w:rsidRPr="00BE2B28">
        <w:rPr>
          <w:noProof/>
          <w:sz w:val="18"/>
          <w:szCs w:val="18"/>
        </w:rPr>
        <w:t>(3):2183-2192.</w:t>
      </w:r>
    </w:p>
    <w:p w14:paraId="34EAD737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64.</w:t>
      </w:r>
      <w:r w:rsidRPr="00BE2B28">
        <w:rPr>
          <w:noProof/>
          <w:sz w:val="18"/>
          <w:szCs w:val="18"/>
        </w:rPr>
        <w:tab/>
        <w:t xml:space="preserve">Ryan JL, Heckler CE, Ling M, Katz A, Williams JP, Pentland AP, Morrow GR: </w:t>
      </w:r>
      <w:r w:rsidRPr="00BE2B28">
        <w:rPr>
          <w:b/>
          <w:noProof/>
          <w:sz w:val="18"/>
          <w:szCs w:val="18"/>
        </w:rPr>
        <w:t>Curcumin for radiation dermatitis: a randomized, double-blind, placebo-controlled clinical trial of thirty breast cancer patient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Radiat Res </w:t>
      </w:r>
      <w:r w:rsidRPr="00BE2B28">
        <w:rPr>
          <w:noProof/>
          <w:sz w:val="18"/>
          <w:szCs w:val="18"/>
        </w:rPr>
        <w:t xml:space="preserve">2013, </w:t>
      </w:r>
      <w:r w:rsidRPr="00BE2B28">
        <w:rPr>
          <w:b/>
          <w:noProof/>
          <w:sz w:val="18"/>
          <w:szCs w:val="18"/>
        </w:rPr>
        <w:t>180</w:t>
      </w:r>
      <w:r w:rsidRPr="00BE2B28">
        <w:rPr>
          <w:noProof/>
          <w:sz w:val="18"/>
          <w:szCs w:val="18"/>
        </w:rPr>
        <w:t>(1):34-43.</w:t>
      </w:r>
    </w:p>
    <w:p w14:paraId="73A1129F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65.</w:t>
      </w:r>
      <w:r w:rsidRPr="00BE2B28">
        <w:rPr>
          <w:noProof/>
          <w:sz w:val="18"/>
          <w:szCs w:val="18"/>
        </w:rPr>
        <w:tab/>
        <w:t xml:space="preserve">Thambamroong T, Seetalarom K, Saichaemchan S, Pumsutas Y, Prasongsook N: </w:t>
      </w:r>
      <w:r w:rsidRPr="00BE2B28">
        <w:rPr>
          <w:b/>
          <w:noProof/>
          <w:sz w:val="18"/>
          <w:szCs w:val="18"/>
        </w:rPr>
        <w:t>Efficacy of Curcumin on Treating Cancer Anorexia-Cachexia Syndrome in Locally or Advanced Head and Neck Cancer: A Double-Blind, Placebo-Controlled Randomised Phase IIa Trial (CurChexia)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J Nutr Metab </w:t>
      </w:r>
      <w:r w:rsidRPr="00BE2B28">
        <w:rPr>
          <w:noProof/>
          <w:sz w:val="18"/>
          <w:szCs w:val="18"/>
        </w:rPr>
        <w:t xml:space="preserve">2022, </w:t>
      </w:r>
      <w:r w:rsidRPr="00BE2B28">
        <w:rPr>
          <w:b/>
          <w:noProof/>
          <w:sz w:val="18"/>
          <w:szCs w:val="18"/>
        </w:rPr>
        <w:t>2022</w:t>
      </w:r>
      <w:r w:rsidRPr="00BE2B28">
        <w:rPr>
          <w:noProof/>
          <w:sz w:val="18"/>
          <w:szCs w:val="18"/>
        </w:rPr>
        <w:t>:5425619.</w:t>
      </w:r>
    </w:p>
    <w:p w14:paraId="0E4FB961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66.</w:t>
      </w:r>
      <w:r w:rsidRPr="00BE2B28">
        <w:rPr>
          <w:noProof/>
          <w:sz w:val="18"/>
          <w:szCs w:val="18"/>
        </w:rPr>
        <w:tab/>
        <w:t xml:space="preserve">Elkashty OA, Tran SDJCMS: </w:t>
      </w:r>
      <w:r w:rsidRPr="00BE2B28">
        <w:rPr>
          <w:b/>
          <w:noProof/>
          <w:sz w:val="18"/>
          <w:szCs w:val="18"/>
        </w:rPr>
        <w:t>Sulforaphane as a promising natural molecule for cancer prevention and treatment</w:t>
      </w:r>
      <w:r w:rsidRPr="00BE2B28">
        <w:rPr>
          <w:noProof/>
          <w:sz w:val="18"/>
          <w:szCs w:val="18"/>
        </w:rPr>
        <w:t xml:space="preserve">. 2021, </w:t>
      </w:r>
      <w:r w:rsidRPr="00BE2B28">
        <w:rPr>
          <w:b/>
          <w:noProof/>
          <w:sz w:val="18"/>
          <w:szCs w:val="18"/>
        </w:rPr>
        <w:t>41</w:t>
      </w:r>
      <w:r w:rsidRPr="00BE2B28">
        <w:rPr>
          <w:noProof/>
          <w:sz w:val="18"/>
          <w:szCs w:val="18"/>
        </w:rPr>
        <w:t>:250-269.</w:t>
      </w:r>
    </w:p>
    <w:p w14:paraId="21164924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67.</w:t>
      </w:r>
      <w:r w:rsidRPr="00BE2B28">
        <w:rPr>
          <w:noProof/>
          <w:sz w:val="18"/>
          <w:szCs w:val="18"/>
        </w:rPr>
        <w:tab/>
        <w:t xml:space="preserve">Clarke JD, Dashwood RH, Ho E: </w:t>
      </w:r>
      <w:r w:rsidRPr="00BE2B28">
        <w:rPr>
          <w:b/>
          <w:noProof/>
          <w:sz w:val="18"/>
          <w:szCs w:val="18"/>
        </w:rPr>
        <w:t>Multi-targeted prevention of cancer by sulforaphane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Cancer Lett </w:t>
      </w:r>
      <w:r w:rsidRPr="00BE2B28">
        <w:rPr>
          <w:noProof/>
          <w:sz w:val="18"/>
          <w:szCs w:val="18"/>
        </w:rPr>
        <w:t xml:space="preserve">2008, </w:t>
      </w:r>
      <w:r w:rsidRPr="00BE2B28">
        <w:rPr>
          <w:b/>
          <w:noProof/>
          <w:sz w:val="18"/>
          <w:szCs w:val="18"/>
        </w:rPr>
        <w:t>269</w:t>
      </w:r>
      <w:r w:rsidRPr="00BE2B28">
        <w:rPr>
          <w:noProof/>
          <w:sz w:val="18"/>
          <w:szCs w:val="18"/>
        </w:rPr>
        <w:t>(2):291-304.</w:t>
      </w:r>
    </w:p>
    <w:p w14:paraId="09E4D181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68.</w:t>
      </w:r>
      <w:r w:rsidRPr="00BE2B28">
        <w:rPr>
          <w:noProof/>
          <w:sz w:val="18"/>
          <w:szCs w:val="18"/>
        </w:rPr>
        <w:tab/>
        <w:t xml:space="preserve">Kaiser AE, Baniasadi M, Giansiracusa D, Giansiracusa M, Garcia M, Fryda Z, Wong TL, Bishayee A: </w:t>
      </w:r>
      <w:r w:rsidRPr="00BE2B28">
        <w:rPr>
          <w:b/>
          <w:noProof/>
          <w:sz w:val="18"/>
          <w:szCs w:val="18"/>
        </w:rPr>
        <w:t>Sulforaphane: A Broccoli Bioactive Phytocompound with Cancer Preventive Potential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Cancers (Basel) </w:t>
      </w:r>
      <w:r w:rsidRPr="00BE2B28">
        <w:rPr>
          <w:noProof/>
          <w:sz w:val="18"/>
          <w:szCs w:val="18"/>
        </w:rPr>
        <w:t xml:space="preserve">2021, </w:t>
      </w:r>
      <w:r w:rsidRPr="00BE2B28">
        <w:rPr>
          <w:b/>
          <w:noProof/>
          <w:sz w:val="18"/>
          <w:szCs w:val="18"/>
        </w:rPr>
        <w:t>13</w:t>
      </w:r>
      <w:r w:rsidRPr="00BE2B28">
        <w:rPr>
          <w:noProof/>
          <w:sz w:val="18"/>
          <w:szCs w:val="18"/>
        </w:rPr>
        <w:t>(19):4796.</w:t>
      </w:r>
    </w:p>
    <w:p w14:paraId="791CA5A0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69.</w:t>
      </w:r>
      <w:r w:rsidRPr="00BE2B28">
        <w:rPr>
          <w:noProof/>
          <w:sz w:val="18"/>
          <w:szCs w:val="18"/>
        </w:rPr>
        <w:tab/>
        <w:t xml:space="preserve">Schwartz L, Seyfried T, Alfarouk KO, Moreira JDV, Fais S: </w:t>
      </w:r>
      <w:r w:rsidRPr="00BE2B28">
        <w:rPr>
          <w:b/>
          <w:noProof/>
          <w:sz w:val="18"/>
          <w:szCs w:val="18"/>
        </w:rPr>
        <w:t>Out of Warburg effect: An effective cancer treatment targeting the tumor specific metabolism and dysregulated pH</w:t>
      </w:r>
      <w:r w:rsidRPr="00BE2B28">
        <w:rPr>
          <w:noProof/>
          <w:sz w:val="18"/>
          <w:szCs w:val="18"/>
        </w:rPr>
        <w:t xml:space="preserve">. In: </w:t>
      </w:r>
      <w:r w:rsidRPr="00BE2B28">
        <w:rPr>
          <w:i/>
          <w:noProof/>
          <w:sz w:val="18"/>
          <w:szCs w:val="18"/>
        </w:rPr>
        <w:t>Seminars in cancer biology: 2017</w:t>
      </w:r>
      <w:r w:rsidRPr="00BE2B28">
        <w:rPr>
          <w:noProof/>
          <w:sz w:val="18"/>
          <w:szCs w:val="18"/>
        </w:rPr>
        <w:t>: Elsevier; 2017: 134-138.</w:t>
      </w:r>
    </w:p>
    <w:p w14:paraId="7D17D6F8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70.</w:t>
      </w:r>
      <w:r w:rsidRPr="00BE2B28">
        <w:rPr>
          <w:noProof/>
          <w:sz w:val="18"/>
          <w:szCs w:val="18"/>
        </w:rPr>
        <w:tab/>
        <w:t xml:space="preserve">Ismail A, Doghish AS, B EME, Salama SA, Mariee AD: </w:t>
      </w:r>
      <w:r w:rsidRPr="00BE2B28">
        <w:rPr>
          <w:b/>
          <w:noProof/>
          <w:sz w:val="18"/>
          <w:szCs w:val="18"/>
        </w:rPr>
        <w:t>Hydroxycitric acid potentiates the cytotoxic effect of tamoxifen in MCF-7 breast cancer cells through inhibition of ATP citrate lyase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Steroids </w:t>
      </w:r>
      <w:r w:rsidRPr="00BE2B28">
        <w:rPr>
          <w:noProof/>
          <w:sz w:val="18"/>
          <w:szCs w:val="18"/>
        </w:rPr>
        <w:t xml:space="preserve">2020, </w:t>
      </w:r>
      <w:r w:rsidRPr="00BE2B28">
        <w:rPr>
          <w:b/>
          <w:noProof/>
          <w:sz w:val="18"/>
          <w:szCs w:val="18"/>
        </w:rPr>
        <w:t>160</w:t>
      </w:r>
      <w:r w:rsidRPr="00BE2B28">
        <w:rPr>
          <w:noProof/>
          <w:sz w:val="18"/>
          <w:szCs w:val="18"/>
        </w:rPr>
        <w:t>:108656.</w:t>
      </w:r>
    </w:p>
    <w:p w14:paraId="5ABF8D10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71.</w:t>
      </w:r>
      <w:r w:rsidRPr="00BE2B28">
        <w:rPr>
          <w:noProof/>
          <w:sz w:val="18"/>
          <w:szCs w:val="18"/>
        </w:rPr>
        <w:tab/>
        <w:t xml:space="preserve">Ismail A, Mokhlis HA, Sharaky M, Sobhy MH, Hassanein SS, Doghish AS, Salama SA, Mariee AD, Attia YM: </w:t>
      </w:r>
      <w:r w:rsidRPr="00BE2B28">
        <w:rPr>
          <w:b/>
          <w:noProof/>
          <w:sz w:val="18"/>
          <w:szCs w:val="18"/>
        </w:rPr>
        <w:t>Hydroxycitric acid reverses tamoxifen resistance through inhibition of ATP citrate lyase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Pathol Res Pract </w:t>
      </w:r>
      <w:r w:rsidRPr="00BE2B28">
        <w:rPr>
          <w:noProof/>
          <w:sz w:val="18"/>
          <w:szCs w:val="18"/>
        </w:rPr>
        <w:t xml:space="preserve">2022, </w:t>
      </w:r>
      <w:r w:rsidRPr="00BE2B28">
        <w:rPr>
          <w:b/>
          <w:noProof/>
          <w:sz w:val="18"/>
          <w:szCs w:val="18"/>
        </w:rPr>
        <w:t>240</w:t>
      </w:r>
      <w:r w:rsidRPr="00BE2B28">
        <w:rPr>
          <w:noProof/>
          <w:sz w:val="18"/>
          <w:szCs w:val="18"/>
        </w:rPr>
        <w:t>:154211.</w:t>
      </w:r>
    </w:p>
    <w:p w14:paraId="1EB13140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72.</w:t>
      </w:r>
      <w:r w:rsidRPr="00BE2B28">
        <w:rPr>
          <w:noProof/>
          <w:sz w:val="18"/>
          <w:szCs w:val="18"/>
        </w:rPr>
        <w:tab/>
        <w:t xml:space="preserve">Verrelli D, Dallera L, Stendardo M, Monzani S, Pasqualato S, Giorgio M, Pallavi R: </w:t>
      </w:r>
      <w:r w:rsidRPr="00BE2B28">
        <w:rPr>
          <w:b/>
          <w:noProof/>
          <w:sz w:val="18"/>
          <w:szCs w:val="18"/>
        </w:rPr>
        <w:t>Hydroxycitric Acid Inhibits Chronic Myelogenous Leukemia Growth through Activation of AMPK and mTOR Pathway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Nutrients </w:t>
      </w:r>
      <w:r w:rsidRPr="00BE2B28">
        <w:rPr>
          <w:noProof/>
          <w:sz w:val="18"/>
          <w:szCs w:val="18"/>
        </w:rPr>
        <w:t xml:space="preserve">2022, </w:t>
      </w:r>
      <w:r w:rsidRPr="00BE2B28">
        <w:rPr>
          <w:b/>
          <w:noProof/>
          <w:sz w:val="18"/>
          <w:szCs w:val="18"/>
        </w:rPr>
        <w:t>14</w:t>
      </w:r>
      <w:r w:rsidRPr="00BE2B28">
        <w:rPr>
          <w:noProof/>
          <w:sz w:val="18"/>
          <w:szCs w:val="18"/>
        </w:rPr>
        <w:t>(13):2669.</w:t>
      </w:r>
    </w:p>
    <w:p w14:paraId="2D9BF855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73.</w:t>
      </w:r>
      <w:r w:rsidRPr="00BE2B28">
        <w:rPr>
          <w:noProof/>
          <w:sz w:val="18"/>
          <w:szCs w:val="18"/>
        </w:rPr>
        <w:tab/>
        <w:t xml:space="preserve">Imran M, Rauf A, Khan IA, Shahbaz M, Qaisrani TB, Fatmawati S, Abu-Izneid T, Imran A, Rahman KU, Gondal TA: </w:t>
      </w:r>
      <w:r w:rsidRPr="00BE2B28">
        <w:rPr>
          <w:b/>
          <w:noProof/>
          <w:sz w:val="18"/>
          <w:szCs w:val="18"/>
        </w:rPr>
        <w:t>Thymoquinone: A novel strategy to combat cancer: A review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Biomed Pharmacother </w:t>
      </w:r>
      <w:r w:rsidRPr="00BE2B28">
        <w:rPr>
          <w:noProof/>
          <w:sz w:val="18"/>
          <w:szCs w:val="18"/>
        </w:rPr>
        <w:t xml:space="preserve">2018, </w:t>
      </w:r>
      <w:r w:rsidRPr="00BE2B28">
        <w:rPr>
          <w:b/>
          <w:noProof/>
          <w:sz w:val="18"/>
          <w:szCs w:val="18"/>
        </w:rPr>
        <w:t>106</w:t>
      </w:r>
      <w:r w:rsidRPr="00BE2B28">
        <w:rPr>
          <w:noProof/>
          <w:sz w:val="18"/>
          <w:szCs w:val="18"/>
        </w:rPr>
        <w:t>:390-402.</w:t>
      </w:r>
    </w:p>
    <w:p w14:paraId="3A2F1E15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74.</w:t>
      </w:r>
      <w:r w:rsidRPr="00BE2B28">
        <w:rPr>
          <w:noProof/>
          <w:sz w:val="18"/>
          <w:szCs w:val="18"/>
        </w:rPr>
        <w:tab/>
        <w:t xml:space="preserve">Almajali B, Al-Jamal HAN, Taib WRW, Ismail I, Johan MF, Doolaanea AA, Ibrahim WNJP: </w:t>
      </w:r>
      <w:r w:rsidRPr="00BE2B28">
        <w:rPr>
          <w:b/>
          <w:noProof/>
          <w:sz w:val="18"/>
          <w:szCs w:val="18"/>
        </w:rPr>
        <w:t>Thymoquinone, as a novel therapeutic candidate of cancers</w:t>
      </w:r>
      <w:r w:rsidRPr="00BE2B28">
        <w:rPr>
          <w:noProof/>
          <w:sz w:val="18"/>
          <w:szCs w:val="18"/>
        </w:rPr>
        <w:t xml:space="preserve">. 2021, </w:t>
      </w:r>
      <w:r w:rsidRPr="00BE2B28">
        <w:rPr>
          <w:b/>
          <w:noProof/>
          <w:sz w:val="18"/>
          <w:szCs w:val="18"/>
        </w:rPr>
        <w:t>14</w:t>
      </w:r>
      <w:r w:rsidRPr="00BE2B28">
        <w:rPr>
          <w:noProof/>
          <w:sz w:val="18"/>
          <w:szCs w:val="18"/>
        </w:rPr>
        <w:t>(4):369.</w:t>
      </w:r>
    </w:p>
    <w:p w14:paraId="3399A072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75.</w:t>
      </w:r>
      <w:r w:rsidRPr="00BE2B28">
        <w:rPr>
          <w:noProof/>
          <w:sz w:val="18"/>
          <w:szCs w:val="18"/>
        </w:rPr>
        <w:tab/>
        <w:t xml:space="preserve">Alhmied F, Alammar A, Alsultan B, Alshehri M, Pottoo FH: </w:t>
      </w:r>
      <w:r w:rsidRPr="00BE2B28">
        <w:rPr>
          <w:b/>
          <w:noProof/>
          <w:sz w:val="18"/>
          <w:szCs w:val="18"/>
        </w:rPr>
        <w:t>Molecular Mechanisms of Thymoquinone as Anticancer Agent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Comb Chem High Throughput Screen </w:t>
      </w:r>
      <w:r w:rsidRPr="00BE2B28">
        <w:rPr>
          <w:noProof/>
          <w:sz w:val="18"/>
          <w:szCs w:val="18"/>
        </w:rPr>
        <w:t xml:space="preserve">2021, </w:t>
      </w:r>
      <w:r w:rsidRPr="00BE2B28">
        <w:rPr>
          <w:b/>
          <w:noProof/>
          <w:sz w:val="18"/>
          <w:szCs w:val="18"/>
        </w:rPr>
        <w:t>24</w:t>
      </w:r>
      <w:r w:rsidRPr="00BE2B28">
        <w:rPr>
          <w:noProof/>
          <w:sz w:val="18"/>
          <w:szCs w:val="18"/>
        </w:rPr>
        <w:t>(10):1644-1653.</w:t>
      </w:r>
    </w:p>
    <w:p w14:paraId="2B0C88A6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76.</w:t>
      </w:r>
      <w:r w:rsidRPr="00BE2B28">
        <w:rPr>
          <w:noProof/>
          <w:sz w:val="18"/>
          <w:szCs w:val="18"/>
        </w:rPr>
        <w:tab/>
        <w:t xml:space="preserve">Palliyaguru DL, Singh SV, Kensler TWJMn, research f: </w:t>
      </w:r>
      <w:r w:rsidRPr="00BE2B28">
        <w:rPr>
          <w:b/>
          <w:noProof/>
          <w:sz w:val="18"/>
          <w:szCs w:val="18"/>
        </w:rPr>
        <w:t>Withania somnifera: from prevention to treatment of cancer</w:t>
      </w:r>
      <w:r w:rsidRPr="00BE2B28">
        <w:rPr>
          <w:noProof/>
          <w:sz w:val="18"/>
          <w:szCs w:val="18"/>
        </w:rPr>
        <w:t xml:space="preserve">. 2016, </w:t>
      </w:r>
      <w:r w:rsidRPr="00BE2B28">
        <w:rPr>
          <w:b/>
          <w:noProof/>
          <w:sz w:val="18"/>
          <w:szCs w:val="18"/>
        </w:rPr>
        <w:t>60</w:t>
      </w:r>
      <w:r w:rsidRPr="00BE2B28">
        <w:rPr>
          <w:noProof/>
          <w:sz w:val="18"/>
          <w:szCs w:val="18"/>
        </w:rPr>
        <w:t>(6):1342-1353.</w:t>
      </w:r>
    </w:p>
    <w:p w14:paraId="13463DC9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77.</w:t>
      </w:r>
      <w:r w:rsidRPr="00BE2B28">
        <w:rPr>
          <w:noProof/>
          <w:sz w:val="18"/>
          <w:szCs w:val="18"/>
        </w:rPr>
        <w:tab/>
        <w:t xml:space="preserve">Wadhwa R, Konar A, Kaul SC: </w:t>
      </w:r>
      <w:r w:rsidRPr="00BE2B28">
        <w:rPr>
          <w:b/>
          <w:noProof/>
          <w:sz w:val="18"/>
          <w:szCs w:val="18"/>
        </w:rPr>
        <w:t>Nootropic potential of Ashwagandha leaves: Beyond traditional root extract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Neurochem Int </w:t>
      </w:r>
      <w:r w:rsidRPr="00BE2B28">
        <w:rPr>
          <w:noProof/>
          <w:sz w:val="18"/>
          <w:szCs w:val="18"/>
        </w:rPr>
        <w:t xml:space="preserve">2016, </w:t>
      </w:r>
      <w:r w:rsidRPr="00BE2B28">
        <w:rPr>
          <w:b/>
          <w:noProof/>
          <w:sz w:val="18"/>
          <w:szCs w:val="18"/>
        </w:rPr>
        <w:t>95</w:t>
      </w:r>
      <w:r w:rsidRPr="00BE2B28">
        <w:rPr>
          <w:noProof/>
          <w:sz w:val="18"/>
          <w:szCs w:val="18"/>
        </w:rPr>
        <w:t>:109-118.</w:t>
      </w:r>
    </w:p>
    <w:p w14:paraId="07C48694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78.</w:t>
      </w:r>
      <w:r w:rsidRPr="00BE2B28">
        <w:rPr>
          <w:noProof/>
          <w:sz w:val="18"/>
          <w:szCs w:val="18"/>
        </w:rPr>
        <w:tab/>
        <w:t xml:space="preserve">Widodo N, Kaur K, Shrestha BG, Takagi Y, Ishii T, Wadhwa R, Kaul SC: </w:t>
      </w:r>
      <w:r w:rsidRPr="00BE2B28">
        <w:rPr>
          <w:b/>
          <w:noProof/>
          <w:sz w:val="18"/>
          <w:szCs w:val="18"/>
        </w:rPr>
        <w:t>Selective killing of cancer cells by leaf extract of Ashwagandha: identification of a tumor-inhibitory factor and the first molecular insights to its effect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Clin Cancer Res </w:t>
      </w:r>
      <w:r w:rsidRPr="00BE2B28">
        <w:rPr>
          <w:noProof/>
          <w:sz w:val="18"/>
          <w:szCs w:val="18"/>
        </w:rPr>
        <w:t xml:space="preserve">2007, </w:t>
      </w:r>
      <w:r w:rsidRPr="00BE2B28">
        <w:rPr>
          <w:b/>
          <w:noProof/>
          <w:sz w:val="18"/>
          <w:szCs w:val="18"/>
        </w:rPr>
        <w:t>13</w:t>
      </w:r>
      <w:r w:rsidRPr="00BE2B28">
        <w:rPr>
          <w:noProof/>
          <w:sz w:val="18"/>
          <w:szCs w:val="18"/>
        </w:rPr>
        <w:t>(7):2298-2306.</w:t>
      </w:r>
    </w:p>
    <w:p w14:paraId="7A4C6D6E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79.</w:t>
      </w:r>
      <w:r w:rsidRPr="00BE2B28">
        <w:rPr>
          <w:noProof/>
          <w:sz w:val="18"/>
          <w:szCs w:val="18"/>
        </w:rPr>
        <w:tab/>
        <w:t xml:space="preserve">Park HJ: </w:t>
      </w:r>
      <w:r w:rsidRPr="00BE2B28">
        <w:rPr>
          <w:b/>
          <w:noProof/>
          <w:sz w:val="18"/>
          <w:szCs w:val="18"/>
        </w:rPr>
        <w:t>Current Uses of Mushrooms in Cancer Treatment and Their Anticancer Mechanism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Int J Mol Sci </w:t>
      </w:r>
      <w:r w:rsidRPr="00BE2B28">
        <w:rPr>
          <w:noProof/>
          <w:sz w:val="18"/>
          <w:szCs w:val="18"/>
        </w:rPr>
        <w:t xml:space="preserve">2022, </w:t>
      </w:r>
      <w:r w:rsidRPr="00BE2B28">
        <w:rPr>
          <w:b/>
          <w:noProof/>
          <w:sz w:val="18"/>
          <w:szCs w:val="18"/>
        </w:rPr>
        <w:t>23</w:t>
      </w:r>
      <w:r w:rsidRPr="00BE2B28">
        <w:rPr>
          <w:noProof/>
          <w:sz w:val="18"/>
          <w:szCs w:val="18"/>
        </w:rPr>
        <w:t>(18):10502.</w:t>
      </w:r>
    </w:p>
    <w:p w14:paraId="6D34762C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80.</w:t>
      </w:r>
      <w:r w:rsidRPr="00BE2B28">
        <w:rPr>
          <w:noProof/>
          <w:sz w:val="18"/>
          <w:szCs w:val="18"/>
        </w:rPr>
        <w:tab/>
        <w:t>Nagashima Y, Yoshino S, Yamamoto S, Maeda N, Azumi T, Komoike Y, Okuno K, Iwasa T, Tsurutani J, Nakagawa K</w:t>
      </w:r>
      <w:r w:rsidRPr="00BE2B28">
        <w:rPr>
          <w:i/>
          <w:noProof/>
          <w:sz w:val="18"/>
          <w:szCs w:val="18"/>
        </w:rPr>
        <w:t xml:space="preserve"> et al</w:t>
      </w:r>
      <w:r w:rsidRPr="00BE2B28">
        <w:rPr>
          <w:noProof/>
          <w:sz w:val="18"/>
          <w:szCs w:val="18"/>
        </w:rPr>
        <w:t xml:space="preserve">: </w:t>
      </w:r>
      <w:r w:rsidRPr="00BE2B28">
        <w:rPr>
          <w:b/>
          <w:noProof/>
          <w:sz w:val="18"/>
          <w:szCs w:val="18"/>
        </w:rPr>
        <w:t>Lentinula edodes mycelia extract plus adjuvant chemotherapy for breast cancer patients: Results of a randomized study on host quality of life and immune function improvement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Mol Clin Oncol </w:t>
      </w:r>
      <w:r w:rsidRPr="00BE2B28">
        <w:rPr>
          <w:noProof/>
          <w:sz w:val="18"/>
          <w:szCs w:val="18"/>
        </w:rPr>
        <w:t xml:space="preserve">2017, </w:t>
      </w:r>
      <w:r w:rsidRPr="00BE2B28">
        <w:rPr>
          <w:b/>
          <w:noProof/>
          <w:sz w:val="18"/>
          <w:szCs w:val="18"/>
        </w:rPr>
        <w:t>7</w:t>
      </w:r>
      <w:r w:rsidRPr="00BE2B28">
        <w:rPr>
          <w:noProof/>
          <w:sz w:val="18"/>
          <w:szCs w:val="18"/>
        </w:rPr>
        <w:t>(3):359-366.</w:t>
      </w:r>
    </w:p>
    <w:p w14:paraId="65A8C206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81.</w:t>
      </w:r>
      <w:r w:rsidRPr="00BE2B28">
        <w:rPr>
          <w:noProof/>
          <w:sz w:val="18"/>
          <w:szCs w:val="18"/>
        </w:rPr>
        <w:tab/>
        <w:t xml:space="preserve">Ahmad MF: </w:t>
      </w:r>
      <w:r w:rsidRPr="00BE2B28">
        <w:rPr>
          <w:b/>
          <w:noProof/>
          <w:sz w:val="18"/>
          <w:szCs w:val="18"/>
        </w:rPr>
        <w:t>Ganoderma lucidum: A rational pharmacological approach to surmount cancer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J Ethnopharmacol </w:t>
      </w:r>
      <w:r w:rsidRPr="00BE2B28">
        <w:rPr>
          <w:noProof/>
          <w:sz w:val="18"/>
          <w:szCs w:val="18"/>
        </w:rPr>
        <w:t xml:space="preserve">2020, </w:t>
      </w:r>
      <w:r w:rsidRPr="00BE2B28">
        <w:rPr>
          <w:b/>
          <w:noProof/>
          <w:sz w:val="18"/>
          <w:szCs w:val="18"/>
        </w:rPr>
        <w:t>260</w:t>
      </w:r>
      <w:r w:rsidRPr="00BE2B28">
        <w:rPr>
          <w:noProof/>
          <w:sz w:val="18"/>
          <w:szCs w:val="18"/>
        </w:rPr>
        <w:t>:113047.</w:t>
      </w:r>
    </w:p>
    <w:p w14:paraId="4A4D36C1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82.</w:t>
      </w:r>
      <w:r w:rsidRPr="00BE2B28">
        <w:rPr>
          <w:noProof/>
          <w:sz w:val="18"/>
          <w:szCs w:val="18"/>
        </w:rPr>
        <w:tab/>
        <w:t xml:space="preserve">Hetland G, Johnson E, Lyberg T, Kvalheim G: </w:t>
      </w:r>
      <w:r w:rsidRPr="00BE2B28">
        <w:rPr>
          <w:b/>
          <w:noProof/>
          <w:sz w:val="18"/>
          <w:szCs w:val="18"/>
        </w:rPr>
        <w:t>The Mushroom Agaricus blazei Murill Elicits Medicinal Effects on Tumor, Infection, Allergy, and Inflammation through Its Modulation of Innate Immunity and Amelioration of Th1/Th2 Imbalance and Inflammation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Adv Pharmacol Sci </w:t>
      </w:r>
      <w:r w:rsidRPr="00BE2B28">
        <w:rPr>
          <w:noProof/>
          <w:sz w:val="18"/>
          <w:szCs w:val="18"/>
        </w:rPr>
        <w:t xml:space="preserve">2011, </w:t>
      </w:r>
      <w:r w:rsidRPr="00BE2B28">
        <w:rPr>
          <w:b/>
          <w:noProof/>
          <w:sz w:val="18"/>
          <w:szCs w:val="18"/>
        </w:rPr>
        <w:t>2011</w:t>
      </w:r>
      <w:r w:rsidRPr="00BE2B28">
        <w:rPr>
          <w:noProof/>
          <w:sz w:val="18"/>
          <w:szCs w:val="18"/>
        </w:rPr>
        <w:t>:157015.</w:t>
      </w:r>
    </w:p>
    <w:p w14:paraId="242F0517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lastRenderedPageBreak/>
        <w:t>83.</w:t>
      </w:r>
      <w:r w:rsidRPr="00BE2B28">
        <w:rPr>
          <w:noProof/>
          <w:sz w:val="18"/>
          <w:szCs w:val="18"/>
        </w:rPr>
        <w:tab/>
        <w:t xml:space="preserve">Twardowski P, Kanaya N, Frankel P, Synold T, Ruel C, Pal SK, Junqueira M, Prajapati M, Moore T, Tryon P: </w:t>
      </w:r>
      <w:r w:rsidRPr="00BE2B28">
        <w:rPr>
          <w:b/>
          <w:noProof/>
          <w:sz w:val="18"/>
          <w:szCs w:val="18"/>
        </w:rPr>
        <w:t>A phase I trial of mushroom powder in patients with biochemically recurrent prostate cancer: Roles of cytokines and myeloid‐derived suppressor cells for Agaricus bisporus–induced prostate‐specific antigen response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Cancer </w:t>
      </w:r>
      <w:r w:rsidRPr="00BE2B28">
        <w:rPr>
          <w:noProof/>
          <w:sz w:val="18"/>
          <w:szCs w:val="18"/>
        </w:rPr>
        <w:t xml:space="preserve">2015, </w:t>
      </w:r>
      <w:r w:rsidRPr="00BE2B28">
        <w:rPr>
          <w:b/>
          <w:noProof/>
          <w:sz w:val="18"/>
          <w:szCs w:val="18"/>
        </w:rPr>
        <w:t>121</w:t>
      </w:r>
      <w:r w:rsidRPr="00BE2B28">
        <w:rPr>
          <w:noProof/>
          <w:sz w:val="18"/>
          <w:szCs w:val="18"/>
        </w:rPr>
        <w:t>(17):2942-2950.</w:t>
      </w:r>
    </w:p>
    <w:p w14:paraId="4A8A4E46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84.</w:t>
      </w:r>
      <w:r w:rsidRPr="00BE2B28">
        <w:rPr>
          <w:noProof/>
          <w:sz w:val="18"/>
          <w:szCs w:val="18"/>
        </w:rPr>
        <w:tab/>
        <w:t xml:space="preserve">Mondal A, Banerjee S, Bose S, Mazumder S, Haber RA, Farzaei MH, Bishayee AJPr: </w:t>
      </w:r>
      <w:r w:rsidRPr="00BE2B28">
        <w:rPr>
          <w:b/>
          <w:noProof/>
          <w:sz w:val="18"/>
          <w:szCs w:val="18"/>
        </w:rPr>
        <w:t>Garlic constituents for cancer prevention and therapy: From phytochemistry to novel formulations</w:t>
      </w:r>
      <w:r w:rsidRPr="00BE2B28">
        <w:rPr>
          <w:noProof/>
          <w:sz w:val="18"/>
          <w:szCs w:val="18"/>
        </w:rPr>
        <w:t xml:space="preserve">. 2022, </w:t>
      </w:r>
      <w:r w:rsidRPr="00BE2B28">
        <w:rPr>
          <w:b/>
          <w:noProof/>
          <w:sz w:val="18"/>
          <w:szCs w:val="18"/>
        </w:rPr>
        <w:t>175</w:t>
      </w:r>
      <w:r w:rsidRPr="00BE2B28">
        <w:rPr>
          <w:noProof/>
          <w:sz w:val="18"/>
          <w:szCs w:val="18"/>
        </w:rPr>
        <w:t>:105837.</w:t>
      </w:r>
    </w:p>
    <w:p w14:paraId="3ED1146B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85.</w:t>
      </w:r>
      <w:r w:rsidRPr="00BE2B28">
        <w:rPr>
          <w:noProof/>
          <w:sz w:val="18"/>
          <w:szCs w:val="18"/>
        </w:rPr>
        <w:tab/>
        <w:t xml:space="preserve">Šalamon Š, Kramar B, Marolt TP, Poljšak B, Milisav IJA: </w:t>
      </w:r>
      <w:r w:rsidRPr="00BE2B28">
        <w:rPr>
          <w:b/>
          <w:noProof/>
          <w:sz w:val="18"/>
          <w:szCs w:val="18"/>
        </w:rPr>
        <w:t>Medical and dietary uses of N-acetylcysteine</w:t>
      </w:r>
      <w:r w:rsidRPr="00BE2B28">
        <w:rPr>
          <w:noProof/>
          <w:sz w:val="18"/>
          <w:szCs w:val="18"/>
        </w:rPr>
        <w:t xml:space="preserve">. 2019, </w:t>
      </w:r>
      <w:r w:rsidRPr="00BE2B28">
        <w:rPr>
          <w:b/>
          <w:noProof/>
          <w:sz w:val="18"/>
          <w:szCs w:val="18"/>
        </w:rPr>
        <w:t>8</w:t>
      </w:r>
      <w:r w:rsidRPr="00BE2B28">
        <w:rPr>
          <w:noProof/>
          <w:sz w:val="18"/>
          <w:szCs w:val="18"/>
        </w:rPr>
        <w:t>(5):111.</w:t>
      </w:r>
    </w:p>
    <w:p w14:paraId="67A82E1C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86.</w:t>
      </w:r>
      <w:r w:rsidRPr="00BE2B28">
        <w:rPr>
          <w:noProof/>
          <w:sz w:val="18"/>
          <w:szCs w:val="18"/>
        </w:rPr>
        <w:tab/>
        <w:t xml:space="preserve">Piskounova E, Agathocleous M, Murphy MM, Hu Z, Huddlestun SE, Zhao Z, Leitch AM, Johnson TM, DeBerardinis RJ, Morrison SJ: </w:t>
      </w:r>
      <w:r w:rsidRPr="00BE2B28">
        <w:rPr>
          <w:b/>
          <w:noProof/>
          <w:sz w:val="18"/>
          <w:szCs w:val="18"/>
        </w:rPr>
        <w:t>Oxidative stress inhibits distant metastasis by human melanoma cell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Nature </w:t>
      </w:r>
      <w:r w:rsidRPr="00BE2B28">
        <w:rPr>
          <w:noProof/>
          <w:sz w:val="18"/>
          <w:szCs w:val="18"/>
        </w:rPr>
        <w:t xml:space="preserve">2015, </w:t>
      </w:r>
      <w:r w:rsidRPr="00BE2B28">
        <w:rPr>
          <w:b/>
          <w:noProof/>
          <w:sz w:val="18"/>
          <w:szCs w:val="18"/>
        </w:rPr>
        <w:t>527</w:t>
      </w:r>
      <w:r w:rsidRPr="00BE2B28">
        <w:rPr>
          <w:noProof/>
          <w:sz w:val="18"/>
          <w:szCs w:val="18"/>
        </w:rPr>
        <w:t>(7577):186-191.</w:t>
      </w:r>
    </w:p>
    <w:p w14:paraId="5DAE9259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87.</w:t>
      </w:r>
      <w:r w:rsidRPr="00BE2B28">
        <w:rPr>
          <w:noProof/>
          <w:sz w:val="18"/>
          <w:szCs w:val="18"/>
        </w:rPr>
        <w:tab/>
        <w:t xml:space="preserve">Schwalfenberg GK: </w:t>
      </w:r>
      <w:r w:rsidRPr="00BE2B28">
        <w:rPr>
          <w:b/>
          <w:noProof/>
          <w:sz w:val="18"/>
          <w:szCs w:val="18"/>
        </w:rPr>
        <w:t>N-Acetylcysteine: A Review of Clinical Usefulness (an Old Drug with New Tricks)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J Nutr Metab </w:t>
      </w:r>
      <w:r w:rsidRPr="00BE2B28">
        <w:rPr>
          <w:noProof/>
          <w:sz w:val="18"/>
          <w:szCs w:val="18"/>
        </w:rPr>
        <w:t xml:space="preserve">2021, </w:t>
      </w:r>
      <w:r w:rsidRPr="00BE2B28">
        <w:rPr>
          <w:b/>
          <w:noProof/>
          <w:sz w:val="18"/>
          <w:szCs w:val="18"/>
        </w:rPr>
        <w:t>2021</w:t>
      </w:r>
      <w:r w:rsidRPr="00BE2B28">
        <w:rPr>
          <w:noProof/>
          <w:sz w:val="18"/>
          <w:szCs w:val="18"/>
        </w:rPr>
        <w:t>:9949453.</w:t>
      </w:r>
    </w:p>
    <w:p w14:paraId="26A96AED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88.</w:t>
      </w:r>
      <w:r w:rsidRPr="00BE2B28">
        <w:rPr>
          <w:noProof/>
          <w:sz w:val="18"/>
          <w:szCs w:val="18"/>
        </w:rPr>
        <w:tab/>
        <w:t>Orgel E, Knight KR, Chi YY, Malvar J, Rushing T, Mena V, Eisenberg LS, Rassekh SR, Ross CJD, Scott EN</w:t>
      </w:r>
      <w:r w:rsidRPr="00BE2B28">
        <w:rPr>
          <w:i/>
          <w:noProof/>
          <w:sz w:val="18"/>
          <w:szCs w:val="18"/>
        </w:rPr>
        <w:t xml:space="preserve"> et al</w:t>
      </w:r>
      <w:r w:rsidRPr="00BE2B28">
        <w:rPr>
          <w:noProof/>
          <w:sz w:val="18"/>
          <w:szCs w:val="18"/>
        </w:rPr>
        <w:t xml:space="preserve">: </w:t>
      </w:r>
      <w:r w:rsidRPr="00BE2B28">
        <w:rPr>
          <w:b/>
          <w:noProof/>
          <w:sz w:val="18"/>
          <w:szCs w:val="18"/>
        </w:rPr>
        <w:t>Intravenous N-Acetylcysteine to Prevent Cisplatin-Induced Hearing Loss in Children: A Nonrandomized Controlled Phase I Trial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Clin Cancer Res </w:t>
      </w:r>
      <w:r w:rsidRPr="00BE2B28">
        <w:rPr>
          <w:noProof/>
          <w:sz w:val="18"/>
          <w:szCs w:val="18"/>
        </w:rPr>
        <w:t xml:space="preserve">2023, </w:t>
      </w:r>
      <w:r w:rsidRPr="00BE2B28">
        <w:rPr>
          <w:b/>
          <w:noProof/>
          <w:sz w:val="18"/>
          <w:szCs w:val="18"/>
        </w:rPr>
        <w:t>29</w:t>
      </w:r>
      <w:r w:rsidRPr="00BE2B28">
        <w:rPr>
          <w:noProof/>
          <w:sz w:val="18"/>
          <w:szCs w:val="18"/>
        </w:rPr>
        <w:t>(13):2410-2418.</w:t>
      </w:r>
    </w:p>
    <w:p w14:paraId="2BBD440B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89.</w:t>
      </w:r>
      <w:r w:rsidRPr="00BE2B28">
        <w:rPr>
          <w:noProof/>
          <w:sz w:val="18"/>
          <w:szCs w:val="18"/>
        </w:rPr>
        <w:tab/>
        <w:t xml:space="preserve">Tafazoli AJCMR: </w:t>
      </w:r>
      <w:r w:rsidRPr="00BE2B28">
        <w:rPr>
          <w:b/>
          <w:noProof/>
          <w:sz w:val="18"/>
          <w:szCs w:val="18"/>
        </w:rPr>
        <w:t>Echinacea for cancer patients: To give or not to give</w:t>
      </w:r>
      <w:r w:rsidRPr="00BE2B28">
        <w:rPr>
          <w:noProof/>
          <w:sz w:val="18"/>
          <w:szCs w:val="18"/>
        </w:rPr>
        <w:t xml:space="preserve">. 2020, </w:t>
      </w:r>
      <w:r w:rsidRPr="00BE2B28">
        <w:rPr>
          <w:b/>
          <w:noProof/>
          <w:sz w:val="18"/>
          <w:szCs w:val="18"/>
        </w:rPr>
        <w:t>27</w:t>
      </w:r>
      <w:r w:rsidRPr="00BE2B28">
        <w:rPr>
          <w:noProof/>
          <w:sz w:val="18"/>
          <w:szCs w:val="18"/>
        </w:rPr>
        <w:t>(2):112-116.</w:t>
      </w:r>
    </w:p>
    <w:p w14:paraId="67CE5FA2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90.</w:t>
      </w:r>
      <w:r w:rsidRPr="00BE2B28">
        <w:rPr>
          <w:noProof/>
          <w:sz w:val="18"/>
          <w:szCs w:val="18"/>
        </w:rPr>
        <w:tab/>
        <w:t xml:space="preserve">Miller SC: </w:t>
      </w:r>
      <w:r w:rsidRPr="00BE2B28">
        <w:rPr>
          <w:b/>
          <w:noProof/>
          <w:sz w:val="18"/>
          <w:szCs w:val="18"/>
        </w:rPr>
        <w:t>Can herbs be useful in cancer therapy? A review of studies on the influence of Echinacea on cells of the immune system and on tumor amelioration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Biomed Res </w:t>
      </w:r>
      <w:r w:rsidRPr="00BE2B28">
        <w:rPr>
          <w:noProof/>
          <w:sz w:val="18"/>
          <w:szCs w:val="18"/>
        </w:rPr>
        <w:t xml:space="preserve">2012, </w:t>
      </w:r>
      <w:r w:rsidRPr="00BE2B28">
        <w:rPr>
          <w:b/>
          <w:noProof/>
          <w:sz w:val="18"/>
          <w:szCs w:val="18"/>
        </w:rPr>
        <w:t>23</w:t>
      </w:r>
      <w:r w:rsidRPr="00BE2B28">
        <w:rPr>
          <w:noProof/>
          <w:sz w:val="18"/>
          <w:szCs w:val="18"/>
        </w:rPr>
        <w:t>:9-16.</w:t>
      </w:r>
    </w:p>
    <w:p w14:paraId="316D4BA0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91.</w:t>
      </w:r>
      <w:r w:rsidRPr="00BE2B28">
        <w:rPr>
          <w:noProof/>
          <w:sz w:val="18"/>
          <w:szCs w:val="18"/>
        </w:rPr>
        <w:tab/>
        <w:t>Lacerda PA, Oenning LC, Bellato GC, Lopes-Santos L, Antunes NJ, Mariz B, Teixeira G, Vasconcelos R, Simoes GF, de Souza IA</w:t>
      </w:r>
      <w:r w:rsidRPr="00BE2B28">
        <w:rPr>
          <w:i/>
          <w:noProof/>
          <w:sz w:val="18"/>
          <w:szCs w:val="18"/>
        </w:rPr>
        <w:t xml:space="preserve"> et al</w:t>
      </w:r>
      <w:r w:rsidRPr="00BE2B28">
        <w:rPr>
          <w:noProof/>
          <w:sz w:val="18"/>
          <w:szCs w:val="18"/>
        </w:rPr>
        <w:t xml:space="preserve">: </w:t>
      </w:r>
      <w:r w:rsidRPr="00BE2B28">
        <w:rPr>
          <w:b/>
          <w:noProof/>
          <w:sz w:val="18"/>
          <w:szCs w:val="18"/>
        </w:rPr>
        <w:t>Polypodium leucotomos targets multiple aspects of oral carcinogenesis and it is a potential antitumor phytotherapy against tongue cancer growth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Front Pharmacol </w:t>
      </w:r>
      <w:r w:rsidRPr="00BE2B28">
        <w:rPr>
          <w:noProof/>
          <w:sz w:val="18"/>
          <w:szCs w:val="18"/>
        </w:rPr>
        <w:t xml:space="preserve">2022, </w:t>
      </w:r>
      <w:r w:rsidRPr="00BE2B28">
        <w:rPr>
          <w:b/>
          <w:noProof/>
          <w:sz w:val="18"/>
          <w:szCs w:val="18"/>
        </w:rPr>
        <w:t>13</w:t>
      </w:r>
      <w:r w:rsidRPr="00BE2B28">
        <w:rPr>
          <w:noProof/>
          <w:sz w:val="18"/>
          <w:szCs w:val="18"/>
        </w:rPr>
        <w:t>:1098374.</w:t>
      </w:r>
    </w:p>
    <w:p w14:paraId="6DF59087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92.</w:t>
      </w:r>
      <w:r w:rsidRPr="00BE2B28">
        <w:rPr>
          <w:noProof/>
          <w:sz w:val="18"/>
          <w:szCs w:val="18"/>
        </w:rPr>
        <w:tab/>
        <w:t xml:space="preserve">Parrado C, Mascaraque M, Gilaberte Y, Juarranz A, Gonzalez S: </w:t>
      </w:r>
      <w:r w:rsidRPr="00BE2B28">
        <w:rPr>
          <w:b/>
          <w:noProof/>
          <w:sz w:val="18"/>
          <w:szCs w:val="18"/>
        </w:rPr>
        <w:t>Fernblock (Polypodium leucotomos Extract): Molecular Mechanisms and Pleiotropic Effects in Light-Related Skin Conditions, Photoaging and Skin Cancers, a Review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Int J Mol Sci </w:t>
      </w:r>
      <w:r w:rsidRPr="00BE2B28">
        <w:rPr>
          <w:noProof/>
          <w:sz w:val="18"/>
          <w:szCs w:val="18"/>
        </w:rPr>
        <w:t xml:space="preserve">2016, </w:t>
      </w:r>
      <w:r w:rsidRPr="00BE2B28">
        <w:rPr>
          <w:b/>
          <w:noProof/>
          <w:sz w:val="18"/>
          <w:szCs w:val="18"/>
        </w:rPr>
        <w:t>17</w:t>
      </w:r>
      <w:r w:rsidRPr="00BE2B28">
        <w:rPr>
          <w:noProof/>
          <w:sz w:val="18"/>
          <w:szCs w:val="18"/>
        </w:rPr>
        <w:t>(7):1026.</w:t>
      </w:r>
    </w:p>
    <w:p w14:paraId="725F56D5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93.</w:t>
      </w:r>
      <w:r w:rsidRPr="00BE2B28">
        <w:rPr>
          <w:noProof/>
          <w:sz w:val="18"/>
          <w:szCs w:val="18"/>
        </w:rPr>
        <w:tab/>
        <w:t xml:space="preserve">Calzari P, Vaienti S, Nazzaro G: </w:t>
      </w:r>
      <w:r w:rsidRPr="00BE2B28">
        <w:rPr>
          <w:b/>
          <w:noProof/>
          <w:sz w:val="18"/>
          <w:szCs w:val="18"/>
        </w:rPr>
        <w:t>Uses of Polypodium leucotomos Extract in Oncodermatology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J Clin Med </w:t>
      </w:r>
      <w:r w:rsidRPr="00BE2B28">
        <w:rPr>
          <w:noProof/>
          <w:sz w:val="18"/>
          <w:szCs w:val="18"/>
        </w:rPr>
        <w:t xml:space="preserve">2023, </w:t>
      </w:r>
      <w:r w:rsidRPr="00BE2B28">
        <w:rPr>
          <w:b/>
          <w:noProof/>
          <w:sz w:val="18"/>
          <w:szCs w:val="18"/>
        </w:rPr>
        <w:t>12</w:t>
      </w:r>
      <w:r w:rsidRPr="00BE2B28">
        <w:rPr>
          <w:noProof/>
          <w:sz w:val="18"/>
          <w:szCs w:val="18"/>
        </w:rPr>
        <w:t>(2):673.</w:t>
      </w:r>
    </w:p>
    <w:p w14:paraId="4BD846FA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94.</w:t>
      </w:r>
      <w:r w:rsidRPr="00BE2B28">
        <w:rPr>
          <w:noProof/>
          <w:sz w:val="18"/>
          <w:szCs w:val="18"/>
        </w:rPr>
        <w:tab/>
        <w:t xml:space="preserve">Maalmi H, Walter V, Jansen L, Boakye D, Schottker B, Hoffmeister M, Brenner H: </w:t>
      </w:r>
      <w:r w:rsidRPr="00BE2B28">
        <w:rPr>
          <w:b/>
          <w:noProof/>
          <w:sz w:val="18"/>
          <w:szCs w:val="18"/>
        </w:rPr>
        <w:t>Association between Blood 25-Hydroxyvitamin D Levels and Survival in Colorectal Cancer Patients: An Updated Systematic Review and Meta-Analysi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Nutrients </w:t>
      </w:r>
      <w:r w:rsidRPr="00BE2B28">
        <w:rPr>
          <w:noProof/>
          <w:sz w:val="18"/>
          <w:szCs w:val="18"/>
        </w:rPr>
        <w:t xml:space="preserve">2018, </w:t>
      </w:r>
      <w:r w:rsidRPr="00BE2B28">
        <w:rPr>
          <w:b/>
          <w:noProof/>
          <w:sz w:val="18"/>
          <w:szCs w:val="18"/>
        </w:rPr>
        <w:t>10</w:t>
      </w:r>
      <w:r w:rsidRPr="00BE2B28">
        <w:rPr>
          <w:noProof/>
          <w:sz w:val="18"/>
          <w:szCs w:val="18"/>
        </w:rPr>
        <w:t>(7):896.</w:t>
      </w:r>
    </w:p>
    <w:p w14:paraId="63488B90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95.</w:t>
      </w:r>
      <w:r w:rsidRPr="00BE2B28">
        <w:rPr>
          <w:noProof/>
          <w:sz w:val="18"/>
          <w:szCs w:val="18"/>
        </w:rPr>
        <w:tab/>
        <w:t xml:space="preserve">Ng K, Nimeiri HS, McCleary NJ, Abrams TA, Yurgelun MB, Cleary JM, Rubinson DA, Schrag D, Miksad R, Bullock AJJJ: </w:t>
      </w:r>
      <w:r w:rsidRPr="00BE2B28">
        <w:rPr>
          <w:b/>
          <w:noProof/>
          <w:sz w:val="18"/>
          <w:szCs w:val="18"/>
        </w:rPr>
        <w:t>Effect of high-dose vs standard-dose vitamin D3 supplementation on progression-free survival among patients with advanced or metastatic colorectal cancer: the SUNSHINE randomized clinical trial</w:t>
      </w:r>
      <w:r w:rsidRPr="00BE2B28">
        <w:rPr>
          <w:noProof/>
          <w:sz w:val="18"/>
          <w:szCs w:val="18"/>
        </w:rPr>
        <w:t xml:space="preserve">. 2019, </w:t>
      </w:r>
      <w:r w:rsidRPr="00BE2B28">
        <w:rPr>
          <w:b/>
          <w:noProof/>
          <w:sz w:val="18"/>
          <w:szCs w:val="18"/>
        </w:rPr>
        <w:t>321</w:t>
      </w:r>
      <w:r w:rsidRPr="00BE2B28">
        <w:rPr>
          <w:noProof/>
          <w:sz w:val="18"/>
          <w:szCs w:val="18"/>
        </w:rPr>
        <w:t>(14):1370-1379.</w:t>
      </w:r>
    </w:p>
    <w:p w14:paraId="1F78D987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96.</w:t>
      </w:r>
      <w:r w:rsidRPr="00BE2B28">
        <w:rPr>
          <w:noProof/>
          <w:sz w:val="18"/>
          <w:szCs w:val="18"/>
        </w:rPr>
        <w:tab/>
        <w:t xml:space="preserve">Scragg R, Khaw KT, Toop L, Sluyter J, Lawes CMM, Waayer D, Giovannucci E, Camargo CA, Jr.: </w:t>
      </w:r>
      <w:r w:rsidRPr="00BE2B28">
        <w:rPr>
          <w:b/>
          <w:noProof/>
          <w:sz w:val="18"/>
          <w:szCs w:val="18"/>
        </w:rPr>
        <w:t>Monthly High-Dose Vitamin D Supplementation and Cancer Risk: A Post Hoc Analysis of the Vitamin D Assessment Randomized Clinical Trial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JAMA Oncol </w:t>
      </w:r>
      <w:r w:rsidRPr="00BE2B28">
        <w:rPr>
          <w:noProof/>
          <w:sz w:val="18"/>
          <w:szCs w:val="18"/>
        </w:rPr>
        <w:t xml:space="preserve">2018, </w:t>
      </w:r>
      <w:r w:rsidRPr="00BE2B28">
        <w:rPr>
          <w:b/>
          <w:noProof/>
          <w:sz w:val="18"/>
          <w:szCs w:val="18"/>
        </w:rPr>
        <w:t>4</w:t>
      </w:r>
      <w:r w:rsidRPr="00BE2B28">
        <w:rPr>
          <w:noProof/>
          <w:sz w:val="18"/>
          <w:szCs w:val="18"/>
        </w:rPr>
        <w:t>(11):e182178.</w:t>
      </w:r>
    </w:p>
    <w:p w14:paraId="5EBC21ED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97.</w:t>
      </w:r>
      <w:r w:rsidRPr="00BE2B28">
        <w:rPr>
          <w:noProof/>
          <w:sz w:val="18"/>
          <w:szCs w:val="18"/>
        </w:rPr>
        <w:tab/>
        <w:t xml:space="preserve">Keum N, Chen QY, Lee DH, Manson JE, Giovannucci E: </w:t>
      </w:r>
      <w:r w:rsidRPr="00BE2B28">
        <w:rPr>
          <w:b/>
          <w:noProof/>
          <w:sz w:val="18"/>
          <w:szCs w:val="18"/>
        </w:rPr>
        <w:t>Vitamin D supplementation and total cancer incidence and mortality by daily vs. infrequent large-bolus dosing strategies: a meta-analysis of randomised controlled trial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Br J Cancer </w:t>
      </w:r>
      <w:r w:rsidRPr="00BE2B28">
        <w:rPr>
          <w:noProof/>
          <w:sz w:val="18"/>
          <w:szCs w:val="18"/>
        </w:rPr>
        <w:t xml:space="preserve">2022, </w:t>
      </w:r>
      <w:r w:rsidRPr="00BE2B28">
        <w:rPr>
          <w:b/>
          <w:noProof/>
          <w:sz w:val="18"/>
          <w:szCs w:val="18"/>
        </w:rPr>
        <w:t>127</w:t>
      </w:r>
      <w:r w:rsidRPr="00BE2B28">
        <w:rPr>
          <w:noProof/>
          <w:sz w:val="18"/>
          <w:szCs w:val="18"/>
        </w:rPr>
        <w:t>(5):872-878.</w:t>
      </w:r>
    </w:p>
    <w:p w14:paraId="59F418E7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98.</w:t>
      </w:r>
      <w:r w:rsidRPr="00BE2B28">
        <w:rPr>
          <w:noProof/>
          <w:sz w:val="18"/>
          <w:szCs w:val="18"/>
        </w:rPr>
        <w:tab/>
        <w:t xml:space="preserve">Kirkpatrick DL, Powis G: </w:t>
      </w:r>
      <w:r w:rsidRPr="00BE2B28">
        <w:rPr>
          <w:b/>
          <w:noProof/>
          <w:sz w:val="18"/>
          <w:szCs w:val="18"/>
        </w:rPr>
        <w:t>Clinically Evaluated Cancer Drugs Inhibiting Redox Signaling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Antioxid Redox Signal </w:t>
      </w:r>
      <w:r w:rsidRPr="00BE2B28">
        <w:rPr>
          <w:noProof/>
          <w:sz w:val="18"/>
          <w:szCs w:val="18"/>
        </w:rPr>
        <w:t xml:space="preserve">2017, </w:t>
      </w:r>
      <w:r w:rsidRPr="00BE2B28">
        <w:rPr>
          <w:b/>
          <w:noProof/>
          <w:sz w:val="18"/>
          <w:szCs w:val="18"/>
        </w:rPr>
        <w:t>26</w:t>
      </w:r>
      <w:r w:rsidRPr="00BE2B28">
        <w:rPr>
          <w:noProof/>
          <w:sz w:val="18"/>
          <w:szCs w:val="18"/>
        </w:rPr>
        <w:t>(6):262-273.</w:t>
      </w:r>
    </w:p>
    <w:p w14:paraId="470C04A8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99.</w:t>
      </w:r>
      <w:r w:rsidRPr="00BE2B28">
        <w:rPr>
          <w:noProof/>
          <w:sz w:val="18"/>
          <w:szCs w:val="18"/>
        </w:rPr>
        <w:tab/>
        <w:t xml:space="preserve">Aggarwal V, Kashyap D, Sak K, Tuli HS, Jain A, Chaudhary A, Garg VK, Sethi G, Yerer MBJIjoms: </w:t>
      </w:r>
      <w:r w:rsidRPr="00BE2B28">
        <w:rPr>
          <w:b/>
          <w:noProof/>
          <w:sz w:val="18"/>
          <w:szCs w:val="18"/>
        </w:rPr>
        <w:t>Molecular mechanisms of action of tocotrienols in cancer: Recent trends and advancements</w:t>
      </w:r>
      <w:r w:rsidRPr="00BE2B28">
        <w:rPr>
          <w:noProof/>
          <w:sz w:val="18"/>
          <w:szCs w:val="18"/>
        </w:rPr>
        <w:t xml:space="preserve">. 2019, </w:t>
      </w:r>
      <w:r w:rsidRPr="00BE2B28">
        <w:rPr>
          <w:b/>
          <w:noProof/>
          <w:sz w:val="18"/>
          <w:szCs w:val="18"/>
        </w:rPr>
        <w:t>20</w:t>
      </w:r>
      <w:r w:rsidRPr="00BE2B28">
        <w:rPr>
          <w:noProof/>
          <w:sz w:val="18"/>
          <w:szCs w:val="18"/>
        </w:rPr>
        <w:t>(3):656.</w:t>
      </w:r>
    </w:p>
    <w:p w14:paraId="00F6A7DA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00.</w:t>
      </w:r>
      <w:r w:rsidRPr="00BE2B28">
        <w:rPr>
          <w:noProof/>
          <w:sz w:val="18"/>
          <w:szCs w:val="18"/>
        </w:rPr>
        <w:tab/>
        <w:t xml:space="preserve">Thomsen CB, Andersen RF, Steffensen KD, Adimi P, Jakobsen A: </w:t>
      </w:r>
      <w:r w:rsidRPr="00BE2B28">
        <w:rPr>
          <w:b/>
          <w:noProof/>
          <w:sz w:val="18"/>
          <w:szCs w:val="18"/>
        </w:rPr>
        <w:t>Delta tocotrienol in recurrent ovarian cancer. A phase II trial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Pharmacol Res </w:t>
      </w:r>
      <w:r w:rsidRPr="00BE2B28">
        <w:rPr>
          <w:noProof/>
          <w:sz w:val="18"/>
          <w:szCs w:val="18"/>
        </w:rPr>
        <w:t xml:space="preserve">2019, </w:t>
      </w:r>
      <w:r w:rsidRPr="00BE2B28">
        <w:rPr>
          <w:b/>
          <w:noProof/>
          <w:sz w:val="18"/>
          <w:szCs w:val="18"/>
        </w:rPr>
        <w:t>141</w:t>
      </w:r>
      <w:r w:rsidRPr="00BE2B28">
        <w:rPr>
          <w:noProof/>
          <w:sz w:val="18"/>
          <w:szCs w:val="18"/>
        </w:rPr>
        <w:t>:392-396.</w:t>
      </w:r>
    </w:p>
    <w:p w14:paraId="7A4E99D2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01.</w:t>
      </w:r>
      <w:r w:rsidRPr="00BE2B28">
        <w:rPr>
          <w:noProof/>
          <w:sz w:val="18"/>
          <w:szCs w:val="18"/>
        </w:rPr>
        <w:tab/>
        <w:t xml:space="preserve">Sayed R, El Wakeel L, Saad AS, Kelany M, El-Hamamsy M: </w:t>
      </w:r>
      <w:r w:rsidRPr="00BE2B28">
        <w:rPr>
          <w:b/>
          <w:noProof/>
          <w:sz w:val="18"/>
          <w:szCs w:val="18"/>
        </w:rPr>
        <w:t>Pentoxifylline and vitamin E reduce the severity of radiotherapy-induced oral mucositis and dysphagia in head and neck cancer patients: a randomized, controlled study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Medical Oncology </w:t>
      </w:r>
      <w:r w:rsidRPr="00BE2B28">
        <w:rPr>
          <w:noProof/>
          <w:sz w:val="18"/>
          <w:szCs w:val="18"/>
        </w:rPr>
        <w:t xml:space="preserve">2020, </w:t>
      </w:r>
      <w:r w:rsidRPr="00BE2B28">
        <w:rPr>
          <w:b/>
          <w:noProof/>
          <w:sz w:val="18"/>
          <w:szCs w:val="18"/>
        </w:rPr>
        <w:t>37</w:t>
      </w:r>
      <w:r w:rsidRPr="00BE2B28">
        <w:rPr>
          <w:noProof/>
          <w:sz w:val="18"/>
          <w:szCs w:val="18"/>
        </w:rPr>
        <w:t>(1):8.</w:t>
      </w:r>
    </w:p>
    <w:p w14:paraId="077A4659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02.</w:t>
      </w:r>
      <w:r w:rsidRPr="00BE2B28">
        <w:rPr>
          <w:noProof/>
          <w:sz w:val="18"/>
          <w:szCs w:val="18"/>
        </w:rPr>
        <w:tab/>
        <w:t>Pu WL, Zhang MY, Bai RY, Sun LK, Li WH, Yu YL, Zhang Y, Song L, Wang ZX, Peng YF</w:t>
      </w:r>
      <w:r w:rsidRPr="00BE2B28">
        <w:rPr>
          <w:i/>
          <w:noProof/>
          <w:sz w:val="18"/>
          <w:szCs w:val="18"/>
        </w:rPr>
        <w:t xml:space="preserve"> et al</w:t>
      </w:r>
      <w:r w:rsidRPr="00BE2B28">
        <w:rPr>
          <w:noProof/>
          <w:sz w:val="18"/>
          <w:szCs w:val="18"/>
        </w:rPr>
        <w:t xml:space="preserve">: </w:t>
      </w:r>
      <w:r w:rsidRPr="00BE2B28">
        <w:rPr>
          <w:b/>
          <w:noProof/>
          <w:sz w:val="18"/>
          <w:szCs w:val="18"/>
        </w:rPr>
        <w:t>Anti-inflammatory effects of Rhodiola rosea L.: A review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Biomed Pharmacother </w:t>
      </w:r>
      <w:r w:rsidRPr="00BE2B28">
        <w:rPr>
          <w:noProof/>
          <w:sz w:val="18"/>
          <w:szCs w:val="18"/>
        </w:rPr>
        <w:t xml:space="preserve">2020, </w:t>
      </w:r>
      <w:r w:rsidRPr="00BE2B28">
        <w:rPr>
          <w:b/>
          <w:noProof/>
          <w:sz w:val="18"/>
          <w:szCs w:val="18"/>
        </w:rPr>
        <w:t>121</w:t>
      </w:r>
      <w:r w:rsidRPr="00BE2B28">
        <w:rPr>
          <w:noProof/>
          <w:sz w:val="18"/>
          <w:szCs w:val="18"/>
        </w:rPr>
        <w:t>:109552.</w:t>
      </w:r>
    </w:p>
    <w:p w14:paraId="04E46A61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03.</w:t>
      </w:r>
      <w:r w:rsidRPr="00BE2B28">
        <w:rPr>
          <w:noProof/>
          <w:sz w:val="18"/>
          <w:szCs w:val="18"/>
        </w:rPr>
        <w:tab/>
        <w:t>Zhang X, Zhu J, Yan J, Xiao Y, Yang R, Huang R, Zhou J, Wang Z, Xiao W, Zheng C</w:t>
      </w:r>
      <w:r w:rsidRPr="00BE2B28">
        <w:rPr>
          <w:i/>
          <w:noProof/>
          <w:sz w:val="18"/>
          <w:szCs w:val="18"/>
        </w:rPr>
        <w:t xml:space="preserve"> et al</w:t>
      </w:r>
      <w:r w:rsidRPr="00BE2B28">
        <w:rPr>
          <w:noProof/>
          <w:sz w:val="18"/>
          <w:szCs w:val="18"/>
        </w:rPr>
        <w:t xml:space="preserve">: </w:t>
      </w:r>
      <w:r w:rsidRPr="00BE2B28">
        <w:rPr>
          <w:b/>
          <w:noProof/>
          <w:sz w:val="18"/>
          <w:szCs w:val="18"/>
        </w:rPr>
        <w:t>Systems pharmacology unravels the synergic target space and therapeutic potential of Rhodiola rosea L. for non-small cell lung cancer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Phytomedicine </w:t>
      </w:r>
      <w:r w:rsidRPr="00BE2B28">
        <w:rPr>
          <w:noProof/>
          <w:sz w:val="18"/>
          <w:szCs w:val="18"/>
        </w:rPr>
        <w:t xml:space="preserve">2020, </w:t>
      </w:r>
      <w:r w:rsidRPr="00BE2B28">
        <w:rPr>
          <w:b/>
          <w:noProof/>
          <w:sz w:val="18"/>
          <w:szCs w:val="18"/>
        </w:rPr>
        <w:t>79</w:t>
      </w:r>
      <w:r w:rsidRPr="00BE2B28">
        <w:rPr>
          <w:noProof/>
          <w:sz w:val="18"/>
          <w:szCs w:val="18"/>
        </w:rPr>
        <w:t>:153326.</w:t>
      </w:r>
    </w:p>
    <w:p w14:paraId="74AF5D5C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04.</w:t>
      </w:r>
      <w:r w:rsidRPr="00BE2B28">
        <w:rPr>
          <w:noProof/>
          <w:sz w:val="18"/>
          <w:szCs w:val="18"/>
        </w:rPr>
        <w:tab/>
        <w:t xml:space="preserve">Wang Y, Yuan A-J, Wu Y-J, Wu L-M, Zhang L: </w:t>
      </w:r>
      <w:r w:rsidRPr="00BE2B28">
        <w:rPr>
          <w:b/>
          <w:noProof/>
          <w:sz w:val="18"/>
          <w:szCs w:val="18"/>
        </w:rPr>
        <w:t>Silymarin in cancer therapy: Mechanisms of action, protective roles in chemotherapy-induced toxicity, and nanoformulation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Journal of Functional Foods </w:t>
      </w:r>
      <w:r w:rsidRPr="00BE2B28">
        <w:rPr>
          <w:noProof/>
          <w:sz w:val="18"/>
          <w:szCs w:val="18"/>
        </w:rPr>
        <w:t xml:space="preserve">2023, </w:t>
      </w:r>
      <w:r w:rsidRPr="00BE2B28">
        <w:rPr>
          <w:b/>
          <w:noProof/>
          <w:sz w:val="18"/>
          <w:szCs w:val="18"/>
        </w:rPr>
        <w:t>100</w:t>
      </w:r>
      <w:r w:rsidRPr="00BE2B28">
        <w:rPr>
          <w:noProof/>
          <w:sz w:val="18"/>
          <w:szCs w:val="18"/>
        </w:rPr>
        <w:t>:105384.</w:t>
      </w:r>
    </w:p>
    <w:p w14:paraId="64376B14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05.</w:t>
      </w:r>
      <w:r w:rsidRPr="00BE2B28">
        <w:rPr>
          <w:noProof/>
          <w:sz w:val="18"/>
          <w:szCs w:val="18"/>
        </w:rPr>
        <w:tab/>
        <w:t xml:space="preserve">Koltai T, Fliegel L: </w:t>
      </w:r>
      <w:r w:rsidRPr="00BE2B28">
        <w:rPr>
          <w:b/>
          <w:noProof/>
          <w:sz w:val="18"/>
          <w:szCs w:val="18"/>
        </w:rPr>
        <w:t>Role of Silymarin in Cancer Treatment: Facts, Hypotheses, and Question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J Evid Based Integr Med </w:t>
      </w:r>
      <w:r w:rsidRPr="00BE2B28">
        <w:rPr>
          <w:noProof/>
          <w:sz w:val="18"/>
          <w:szCs w:val="18"/>
        </w:rPr>
        <w:t xml:space="preserve">2022, </w:t>
      </w:r>
      <w:r w:rsidRPr="00BE2B28">
        <w:rPr>
          <w:b/>
          <w:noProof/>
          <w:sz w:val="18"/>
          <w:szCs w:val="18"/>
        </w:rPr>
        <w:t>27</w:t>
      </w:r>
      <w:r w:rsidRPr="00BE2B28">
        <w:rPr>
          <w:noProof/>
          <w:sz w:val="18"/>
          <w:szCs w:val="18"/>
        </w:rPr>
        <w:t>:2515690X211068826.</w:t>
      </w:r>
    </w:p>
    <w:p w14:paraId="5539BB02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06.</w:t>
      </w:r>
      <w:r w:rsidRPr="00BE2B28">
        <w:rPr>
          <w:noProof/>
          <w:sz w:val="18"/>
          <w:szCs w:val="18"/>
        </w:rPr>
        <w:tab/>
        <w:t xml:space="preserve">Singh M, Kadhim MM, Turki Jalil A, Oudah SK, Aminov Z, Alsaikhan F, Jawhar ZH, Ramirez-Coronel AA, Farhood B: </w:t>
      </w:r>
      <w:r w:rsidRPr="00BE2B28">
        <w:rPr>
          <w:b/>
          <w:noProof/>
          <w:sz w:val="18"/>
          <w:szCs w:val="18"/>
        </w:rPr>
        <w:t>A systematic review of the protective effects of silymarin/silibinin against doxorubicin-induced cardiotoxicity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Cancer Cell Int </w:t>
      </w:r>
      <w:r w:rsidRPr="00BE2B28">
        <w:rPr>
          <w:noProof/>
          <w:sz w:val="18"/>
          <w:szCs w:val="18"/>
        </w:rPr>
        <w:t xml:space="preserve">2023, </w:t>
      </w:r>
      <w:r w:rsidRPr="00BE2B28">
        <w:rPr>
          <w:b/>
          <w:noProof/>
          <w:sz w:val="18"/>
          <w:szCs w:val="18"/>
        </w:rPr>
        <w:t>23</w:t>
      </w:r>
      <w:r w:rsidRPr="00BE2B28">
        <w:rPr>
          <w:noProof/>
          <w:sz w:val="18"/>
          <w:szCs w:val="18"/>
        </w:rPr>
        <w:t>(1):88.</w:t>
      </w:r>
    </w:p>
    <w:p w14:paraId="5A268D4C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07.</w:t>
      </w:r>
      <w:r w:rsidRPr="00BE2B28">
        <w:rPr>
          <w:noProof/>
          <w:sz w:val="18"/>
          <w:szCs w:val="18"/>
        </w:rPr>
        <w:tab/>
        <w:t xml:space="preserve">Catanzaro D, Gabbia D, Cocetta V, Biagi M, Ragazzi E, Montopoli M, Carrara M: </w:t>
      </w:r>
      <w:r w:rsidRPr="00BE2B28">
        <w:rPr>
          <w:b/>
          <w:noProof/>
          <w:sz w:val="18"/>
          <w:szCs w:val="18"/>
        </w:rPr>
        <w:t>Silybin counteracts doxorubicin resistance by inhibiting GLUT1 expression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Fitoterapia </w:t>
      </w:r>
      <w:r w:rsidRPr="00BE2B28">
        <w:rPr>
          <w:noProof/>
          <w:sz w:val="18"/>
          <w:szCs w:val="18"/>
        </w:rPr>
        <w:t xml:space="preserve">2018, </w:t>
      </w:r>
      <w:r w:rsidRPr="00BE2B28">
        <w:rPr>
          <w:b/>
          <w:noProof/>
          <w:sz w:val="18"/>
          <w:szCs w:val="18"/>
        </w:rPr>
        <w:t>124</w:t>
      </w:r>
      <w:r w:rsidRPr="00BE2B28">
        <w:rPr>
          <w:noProof/>
          <w:sz w:val="18"/>
          <w:szCs w:val="18"/>
        </w:rPr>
        <w:t>:42-48.</w:t>
      </w:r>
    </w:p>
    <w:p w14:paraId="09AF7FD3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lastRenderedPageBreak/>
        <w:t>108.</w:t>
      </w:r>
      <w:r w:rsidRPr="00BE2B28">
        <w:rPr>
          <w:noProof/>
          <w:sz w:val="18"/>
          <w:szCs w:val="18"/>
        </w:rPr>
        <w:tab/>
        <w:t xml:space="preserve">Li S, Sun Y, Huang J, Wang B, Gong Y, Fang Y, Liu Y, Wang S, Guo Y, Wang HJJoe: </w:t>
      </w:r>
      <w:r w:rsidRPr="00BE2B28">
        <w:rPr>
          <w:b/>
          <w:noProof/>
          <w:sz w:val="18"/>
          <w:szCs w:val="18"/>
        </w:rPr>
        <w:t>Anti-tumor effects and mechanisms of Astragalus membranaceus (AM) and its specific immunopotentiation: Status and prospect</w:t>
      </w:r>
      <w:r w:rsidRPr="00BE2B28">
        <w:rPr>
          <w:noProof/>
          <w:sz w:val="18"/>
          <w:szCs w:val="18"/>
        </w:rPr>
        <w:t xml:space="preserve">. 2020, </w:t>
      </w:r>
      <w:r w:rsidRPr="00BE2B28">
        <w:rPr>
          <w:b/>
          <w:noProof/>
          <w:sz w:val="18"/>
          <w:szCs w:val="18"/>
        </w:rPr>
        <w:t>258</w:t>
      </w:r>
      <w:r w:rsidRPr="00BE2B28">
        <w:rPr>
          <w:noProof/>
          <w:sz w:val="18"/>
          <w:szCs w:val="18"/>
        </w:rPr>
        <w:t>:112797.</w:t>
      </w:r>
    </w:p>
    <w:p w14:paraId="3ABB2FE9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09.</w:t>
      </w:r>
      <w:r w:rsidRPr="00BE2B28">
        <w:rPr>
          <w:noProof/>
          <w:sz w:val="18"/>
          <w:szCs w:val="18"/>
        </w:rPr>
        <w:tab/>
        <w:t xml:space="preserve">Rau KM, Shen W-C, Chen S-C, Wang C-H, Hsieh RK, Hung C-M, Peng M, Liu C-T, Chang Y, Kuo W-L: </w:t>
      </w:r>
      <w:r w:rsidRPr="00BE2B28">
        <w:rPr>
          <w:b/>
          <w:noProof/>
          <w:sz w:val="18"/>
          <w:szCs w:val="18"/>
        </w:rPr>
        <w:t>Effect of astragalus polysaccharides (PG2) treatment of adjuvant chemotherapy-induced fatigue in premenopausal patients with breast cancer</w:t>
      </w:r>
      <w:r w:rsidRPr="00BE2B28">
        <w:rPr>
          <w:noProof/>
          <w:sz w:val="18"/>
          <w:szCs w:val="18"/>
        </w:rPr>
        <w:t>. In</w:t>
      </w:r>
      <w:r w:rsidRPr="00BE2B28">
        <w:rPr>
          <w:i/>
          <w:noProof/>
          <w:sz w:val="18"/>
          <w:szCs w:val="18"/>
        </w:rPr>
        <w:t>.</w:t>
      </w:r>
      <w:r w:rsidRPr="00BE2B28">
        <w:rPr>
          <w:noProof/>
          <w:sz w:val="18"/>
          <w:szCs w:val="18"/>
        </w:rPr>
        <w:t>: American Society of Clinical Oncology; 2023.</w:t>
      </w:r>
    </w:p>
    <w:p w14:paraId="7AEE21B2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10.</w:t>
      </w:r>
      <w:r w:rsidRPr="00BE2B28">
        <w:rPr>
          <w:noProof/>
          <w:sz w:val="18"/>
          <w:szCs w:val="18"/>
        </w:rPr>
        <w:tab/>
        <w:t xml:space="preserve">Wang C-H, Lai Y-L, Lin C-Y, Chen J-S, Ho C-L, Rau K-M, Tsai J-T, Chang C-S, Yeh S-P: </w:t>
      </w:r>
      <w:r w:rsidRPr="00BE2B28">
        <w:rPr>
          <w:b/>
          <w:noProof/>
          <w:sz w:val="18"/>
          <w:szCs w:val="18"/>
        </w:rPr>
        <w:t>PG2 injection, a novel botanical drug approved for improving cancer-related fatigue among advanced cancer patients under standard palliative care: A double blind, multi-center, randomized phase IV study</w:t>
      </w:r>
      <w:r w:rsidRPr="00BE2B28">
        <w:rPr>
          <w:noProof/>
          <w:sz w:val="18"/>
          <w:szCs w:val="18"/>
        </w:rPr>
        <w:t>. In</w:t>
      </w:r>
      <w:r w:rsidRPr="00BE2B28">
        <w:rPr>
          <w:i/>
          <w:noProof/>
          <w:sz w:val="18"/>
          <w:szCs w:val="18"/>
        </w:rPr>
        <w:t>.</w:t>
      </w:r>
      <w:r w:rsidRPr="00BE2B28">
        <w:rPr>
          <w:noProof/>
          <w:sz w:val="18"/>
          <w:szCs w:val="18"/>
        </w:rPr>
        <w:t>: American Society of Clinical Oncology; 2018.</w:t>
      </w:r>
    </w:p>
    <w:p w14:paraId="3EBEFBD7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11.</w:t>
      </w:r>
      <w:r w:rsidRPr="00BE2B28">
        <w:rPr>
          <w:noProof/>
          <w:sz w:val="18"/>
          <w:szCs w:val="18"/>
        </w:rPr>
        <w:tab/>
        <w:t xml:space="preserve">Bamodu OA, Kuo KT, Wang CH, Huang WC, Wu ATH, Tsai JT, Lee KY, Yeh CT, Wang LS: </w:t>
      </w:r>
      <w:r w:rsidRPr="00BE2B28">
        <w:rPr>
          <w:b/>
          <w:noProof/>
          <w:sz w:val="18"/>
          <w:szCs w:val="18"/>
        </w:rPr>
        <w:t>Astragalus polysaccharides (PG2) Enhances the M1 Polarization of Macrophages, Functional Maturation of Dendritic Cells, and T Cell-Mediated Anticancer Immune Responses in Patients with Lung Cancer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Nutrients </w:t>
      </w:r>
      <w:r w:rsidRPr="00BE2B28">
        <w:rPr>
          <w:noProof/>
          <w:sz w:val="18"/>
          <w:szCs w:val="18"/>
        </w:rPr>
        <w:t xml:space="preserve">2019, </w:t>
      </w:r>
      <w:r w:rsidRPr="00BE2B28">
        <w:rPr>
          <w:b/>
          <w:noProof/>
          <w:sz w:val="18"/>
          <w:szCs w:val="18"/>
        </w:rPr>
        <w:t>11</w:t>
      </w:r>
      <w:r w:rsidRPr="00BE2B28">
        <w:rPr>
          <w:noProof/>
          <w:sz w:val="18"/>
          <w:szCs w:val="18"/>
        </w:rPr>
        <w:t>(10):2264.</w:t>
      </w:r>
    </w:p>
    <w:p w14:paraId="33F0AEBC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12.</w:t>
      </w:r>
      <w:r w:rsidRPr="00BE2B28">
        <w:rPr>
          <w:noProof/>
          <w:sz w:val="18"/>
          <w:szCs w:val="18"/>
        </w:rPr>
        <w:tab/>
        <w:t xml:space="preserve">Auyeung KK, Han QB, Ko JK: </w:t>
      </w:r>
      <w:r w:rsidRPr="00BE2B28">
        <w:rPr>
          <w:b/>
          <w:noProof/>
          <w:sz w:val="18"/>
          <w:szCs w:val="18"/>
        </w:rPr>
        <w:t>Astragalus membranaceus: A Review of its Protection Against Inflammation and Gastrointestinal Cancer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Am J Chin Med </w:t>
      </w:r>
      <w:r w:rsidRPr="00BE2B28">
        <w:rPr>
          <w:noProof/>
          <w:sz w:val="18"/>
          <w:szCs w:val="18"/>
        </w:rPr>
        <w:t xml:space="preserve">2016, </w:t>
      </w:r>
      <w:r w:rsidRPr="00BE2B28">
        <w:rPr>
          <w:b/>
          <w:noProof/>
          <w:sz w:val="18"/>
          <w:szCs w:val="18"/>
        </w:rPr>
        <w:t>44</w:t>
      </w:r>
      <w:r w:rsidRPr="00BE2B28">
        <w:rPr>
          <w:noProof/>
          <w:sz w:val="18"/>
          <w:szCs w:val="18"/>
        </w:rPr>
        <w:t>(1):1-22.</w:t>
      </w:r>
    </w:p>
    <w:p w14:paraId="2A0748D4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13.</w:t>
      </w:r>
      <w:r w:rsidRPr="00BE2B28">
        <w:rPr>
          <w:noProof/>
          <w:sz w:val="18"/>
          <w:szCs w:val="18"/>
        </w:rPr>
        <w:tab/>
        <w:t xml:space="preserve">Fernandes AP, Gandin V: </w:t>
      </w:r>
      <w:r w:rsidRPr="00BE2B28">
        <w:rPr>
          <w:b/>
          <w:noProof/>
          <w:sz w:val="18"/>
          <w:szCs w:val="18"/>
        </w:rPr>
        <w:t>Selenium compounds as therapeutic agents in cancer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Biochimica et biophysica acta </w:t>
      </w:r>
      <w:r w:rsidRPr="00BE2B28">
        <w:rPr>
          <w:noProof/>
          <w:sz w:val="18"/>
          <w:szCs w:val="18"/>
        </w:rPr>
        <w:t xml:space="preserve">2015, </w:t>
      </w:r>
      <w:r w:rsidRPr="00BE2B28">
        <w:rPr>
          <w:b/>
          <w:noProof/>
          <w:sz w:val="18"/>
          <w:szCs w:val="18"/>
        </w:rPr>
        <w:t>1850</w:t>
      </w:r>
      <w:r w:rsidRPr="00BE2B28">
        <w:rPr>
          <w:noProof/>
          <w:sz w:val="18"/>
          <w:szCs w:val="18"/>
        </w:rPr>
        <w:t>(8):1642-1660.</w:t>
      </w:r>
    </w:p>
    <w:p w14:paraId="1F4EFC56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14.</w:t>
      </w:r>
      <w:r w:rsidRPr="00BE2B28">
        <w:rPr>
          <w:noProof/>
          <w:sz w:val="18"/>
          <w:szCs w:val="18"/>
        </w:rPr>
        <w:tab/>
        <w:t xml:space="preserve">Cao S, Durrani F, Toth K, Rustum YJBjoc: </w:t>
      </w:r>
      <w:r w:rsidRPr="00BE2B28">
        <w:rPr>
          <w:b/>
          <w:noProof/>
          <w:sz w:val="18"/>
          <w:szCs w:val="18"/>
        </w:rPr>
        <w:t>Se-methylselenocysteine offers selective protection against toxicity and potentiates the antitumour activity of anticancer drugs in preclinical animal models</w:t>
      </w:r>
      <w:r w:rsidRPr="00BE2B28">
        <w:rPr>
          <w:noProof/>
          <w:sz w:val="18"/>
          <w:szCs w:val="18"/>
        </w:rPr>
        <w:t xml:space="preserve">. 2014, </w:t>
      </w:r>
      <w:r w:rsidRPr="00BE2B28">
        <w:rPr>
          <w:b/>
          <w:noProof/>
          <w:sz w:val="18"/>
          <w:szCs w:val="18"/>
        </w:rPr>
        <w:t>110</w:t>
      </w:r>
      <w:r w:rsidRPr="00BE2B28">
        <w:rPr>
          <w:noProof/>
          <w:sz w:val="18"/>
          <w:szCs w:val="18"/>
        </w:rPr>
        <w:t>(7):1733-1743.</w:t>
      </w:r>
    </w:p>
    <w:p w14:paraId="689DB1D3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15.</w:t>
      </w:r>
      <w:r w:rsidRPr="00BE2B28">
        <w:rPr>
          <w:noProof/>
          <w:sz w:val="18"/>
          <w:szCs w:val="18"/>
        </w:rPr>
        <w:tab/>
        <w:t xml:space="preserve">Spallholz JE, Palace VP, Reid TW: </w:t>
      </w:r>
      <w:r w:rsidRPr="00BE2B28">
        <w:rPr>
          <w:b/>
          <w:noProof/>
          <w:sz w:val="18"/>
          <w:szCs w:val="18"/>
        </w:rPr>
        <w:t>Methioninase and selenomethionine but not Se-methylselenocysteine generate methylselenol and superoxide in an in vitro chemiluminescent assay: implications for the nutritional carcinostatic activity of selenoamino acid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Biochem Pharmacol </w:t>
      </w:r>
      <w:r w:rsidRPr="00BE2B28">
        <w:rPr>
          <w:noProof/>
          <w:sz w:val="18"/>
          <w:szCs w:val="18"/>
        </w:rPr>
        <w:t xml:space="preserve">2004, </w:t>
      </w:r>
      <w:r w:rsidRPr="00BE2B28">
        <w:rPr>
          <w:b/>
          <w:noProof/>
          <w:sz w:val="18"/>
          <w:szCs w:val="18"/>
        </w:rPr>
        <w:t>67</w:t>
      </w:r>
      <w:r w:rsidRPr="00BE2B28">
        <w:rPr>
          <w:noProof/>
          <w:sz w:val="18"/>
          <w:szCs w:val="18"/>
        </w:rPr>
        <w:t>(3):547-554.</w:t>
      </w:r>
    </w:p>
    <w:p w14:paraId="76E1822E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16.</w:t>
      </w:r>
      <w:r w:rsidRPr="00BE2B28">
        <w:rPr>
          <w:noProof/>
          <w:sz w:val="18"/>
          <w:szCs w:val="18"/>
        </w:rPr>
        <w:tab/>
        <w:t>Schneider MA, Linecker M, Fritsch R, Muehlematter UJ, Stocker D, Pestalozzi B, Samaras P, Jetter A, Kron P, Petrowsky H</w:t>
      </w:r>
      <w:r w:rsidRPr="00BE2B28">
        <w:rPr>
          <w:i/>
          <w:noProof/>
          <w:sz w:val="18"/>
          <w:szCs w:val="18"/>
        </w:rPr>
        <w:t xml:space="preserve"> et al</w:t>
      </w:r>
      <w:r w:rsidRPr="00BE2B28">
        <w:rPr>
          <w:noProof/>
          <w:sz w:val="18"/>
          <w:szCs w:val="18"/>
        </w:rPr>
        <w:t xml:space="preserve">: </w:t>
      </w:r>
      <w:r w:rsidRPr="00BE2B28">
        <w:rPr>
          <w:b/>
          <w:noProof/>
          <w:sz w:val="18"/>
          <w:szCs w:val="18"/>
        </w:rPr>
        <w:t>Phase Ib dose-escalation study of the hypoxia-modifier Myo-inositol trispyrophosphate in patients with hepatopancreatobiliary tumor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Nat Commun </w:t>
      </w:r>
      <w:r w:rsidRPr="00BE2B28">
        <w:rPr>
          <w:noProof/>
          <w:sz w:val="18"/>
          <w:szCs w:val="18"/>
        </w:rPr>
        <w:t xml:space="preserve">2021, </w:t>
      </w:r>
      <w:r w:rsidRPr="00BE2B28">
        <w:rPr>
          <w:b/>
          <w:noProof/>
          <w:sz w:val="18"/>
          <w:szCs w:val="18"/>
        </w:rPr>
        <w:t>12</w:t>
      </w:r>
      <w:r w:rsidRPr="00BE2B28">
        <w:rPr>
          <w:noProof/>
          <w:sz w:val="18"/>
          <w:szCs w:val="18"/>
        </w:rPr>
        <w:t>(1):3807.</w:t>
      </w:r>
    </w:p>
    <w:p w14:paraId="5A960C6E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17.</w:t>
      </w:r>
      <w:r w:rsidRPr="00BE2B28">
        <w:rPr>
          <w:noProof/>
          <w:sz w:val="18"/>
          <w:szCs w:val="18"/>
        </w:rPr>
        <w:tab/>
        <w:t xml:space="preserve">Amabile MI, De Luca A, Tripodi D, D’Alberti E, Melcarne R, Imbimbo G, Picconi O, D’Andrea V, Vergine M, Sorrenti SJJoPM: </w:t>
      </w:r>
      <w:r w:rsidRPr="00BE2B28">
        <w:rPr>
          <w:b/>
          <w:noProof/>
          <w:sz w:val="18"/>
          <w:szCs w:val="18"/>
        </w:rPr>
        <w:t>Effects of inositol hexaphosphate and myo-inositol administration in breast cancer patients during adjuvant chemotherapy</w:t>
      </w:r>
      <w:r w:rsidRPr="00BE2B28">
        <w:rPr>
          <w:noProof/>
          <w:sz w:val="18"/>
          <w:szCs w:val="18"/>
        </w:rPr>
        <w:t xml:space="preserve">. 2021, </w:t>
      </w:r>
      <w:r w:rsidRPr="00BE2B28">
        <w:rPr>
          <w:b/>
          <w:noProof/>
          <w:sz w:val="18"/>
          <w:szCs w:val="18"/>
        </w:rPr>
        <w:t>11</w:t>
      </w:r>
      <w:r w:rsidRPr="00BE2B28">
        <w:rPr>
          <w:noProof/>
          <w:sz w:val="18"/>
          <w:szCs w:val="18"/>
        </w:rPr>
        <w:t>(8):756.</w:t>
      </w:r>
    </w:p>
    <w:p w14:paraId="2D97EF0E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18.</w:t>
      </w:r>
      <w:r w:rsidRPr="00BE2B28">
        <w:rPr>
          <w:noProof/>
          <w:sz w:val="18"/>
          <w:szCs w:val="18"/>
        </w:rPr>
        <w:tab/>
        <w:t xml:space="preserve">Lu K, Dong S, Wu X, Jin R, Chen HJFiO: </w:t>
      </w:r>
      <w:r w:rsidRPr="00BE2B28">
        <w:rPr>
          <w:b/>
          <w:noProof/>
          <w:sz w:val="18"/>
          <w:szCs w:val="18"/>
        </w:rPr>
        <w:t>Probiotics in cancer</w:t>
      </w:r>
      <w:r w:rsidRPr="00BE2B28">
        <w:rPr>
          <w:noProof/>
          <w:sz w:val="18"/>
          <w:szCs w:val="18"/>
        </w:rPr>
        <w:t xml:space="preserve">. 2021, </w:t>
      </w:r>
      <w:r w:rsidRPr="00BE2B28">
        <w:rPr>
          <w:b/>
          <w:noProof/>
          <w:sz w:val="18"/>
          <w:szCs w:val="18"/>
        </w:rPr>
        <w:t>11</w:t>
      </w:r>
      <w:r w:rsidRPr="00BE2B28">
        <w:rPr>
          <w:noProof/>
          <w:sz w:val="18"/>
          <w:szCs w:val="18"/>
        </w:rPr>
        <w:t>:638148.</w:t>
      </w:r>
    </w:p>
    <w:p w14:paraId="256ABE74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19.</w:t>
      </w:r>
      <w:r w:rsidRPr="00BE2B28">
        <w:rPr>
          <w:noProof/>
          <w:sz w:val="18"/>
          <w:szCs w:val="18"/>
        </w:rPr>
        <w:tab/>
        <w:t>Gopalakrishnan V, Spencer CN, Nezi L, Reuben A, Andrews MC, Karpinets TV, Prieto PA, Vicente D, Hoffman K, Wei SC</w:t>
      </w:r>
      <w:r w:rsidRPr="00BE2B28">
        <w:rPr>
          <w:i/>
          <w:noProof/>
          <w:sz w:val="18"/>
          <w:szCs w:val="18"/>
        </w:rPr>
        <w:t xml:space="preserve"> et al</w:t>
      </w:r>
      <w:r w:rsidRPr="00BE2B28">
        <w:rPr>
          <w:noProof/>
          <w:sz w:val="18"/>
          <w:szCs w:val="18"/>
        </w:rPr>
        <w:t xml:space="preserve">: </w:t>
      </w:r>
      <w:r w:rsidRPr="00BE2B28">
        <w:rPr>
          <w:b/>
          <w:noProof/>
          <w:sz w:val="18"/>
          <w:szCs w:val="18"/>
        </w:rPr>
        <w:t>Gut microbiome modulates response to anti-PD-1 immunotherapy in melanoma patient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Science </w:t>
      </w:r>
      <w:r w:rsidRPr="00BE2B28">
        <w:rPr>
          <w:noProof/>
          <w:sz w:val="18"/>
          <w:szCs w:val="18"/>
        </w:rPr>
        <w:t xml:space="preserve">2018, </w:t>
      </w:r>
      <w:r w:rsidRPr="00BE2B28">
        <w:rPr>
          <w:b/>
          <w:noProof/>
          <w:sz w:val="18"/>
          <w:szCs w:val="18"/>
        </w:rPr>
        <w:t>359</w:t>
      </w:r>
      <w:r w:rsidRPr="00BE2B28">
        <w:rPr>
          <w:noProof/>
          <w:sz w:val="18"/>
          <w:szCs w:val="18"/>
        </w:rPr>
        <w:t>(6371):97-103.</w:t>
      </w:r>
    </w:p>
    <w:p w14:paraId="6E11D646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20.</w:t>
      </w:r>
      <w:r w:rsidRPr="00BE2B28">
        <w:rPr>
          <w:noProof/>
          <w:sz w:val="18"/>
          <w:szCs w:val="18"/>
        </w:rPr>
        <w:tab/>
        <w:t>Routy B, Le Chatelier E, Derosa L, Duong CPM, Alou MT, Daillere R, Fluckiger A, Messaoudene M, Rauber C, Roberti MP</w:t>
      </w:r>
      <w:r w:rsidRPr="00BE2B28">
        <w:rPr>
          <w:i/>
          <w:noProof/>
          <w:sz w:val="18"/>
          <w:szCs w:val="18"/>
        </w:rPr>
        <w:t xml:space="preserve"> et al</w:t>
      </w:r>
      <w:r w:rsidRPr="00BE2B28">
        <w:rPr>
          <w:noProof/>
          <w:sz w:val="18"/>
          <w:szCs w:val="18"/>
        </w:rPr>
        <w:t xml:space="preserve">: </w:t>
      </w:r>
      <w:r w:rsidRPr="00BE2B28">
        <w:rPr>
          <w:b/>
          <w:noProof/>
          <w:sz w:val="18"/>
          <w:szCs w:val="18"/>
        </w:rPr>
        <w:t>Gut microbiome influences efficacy of PD-1-based immunotherapy against epithelial tumor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Science </w:t>
      </w:r>
      <w:r w:rsidRPr="00BE2B28">
        <w:rPr>
          <w:noProof/>
          <w:sz w:val="18"/>
          <w:szCs w:val="18"/>
        </w:rPr>
        <w:t xml:space="preserve">2018, </w:t>
      </w:r>
      <w:r w:rsidRPr="00BE2B28">
        <w:rPr>
          <w:b/>
          <w:noProof/>
          <w:sz w:val="18"/>
          <w:szCs w:val="18"/>
        </w:rPr>
        <w:t>359</w:t>
      </w:r>
      <w:r w:rsidRPr="00BE2B28">
        <w:rPr>
          <w:noProof/>
          <w:sz w:val="18"/>
          <w:szCs w:val="18"/>
        </w:rPr>
        <w:t>(6371):91-97.</w:t>
      </w:r>
    </w:p>
    <w:p w14:paraId="43429978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21.</w:t>
      </w:r>
      <w:r w:rsidRPr="00BE2B28">
        <w:rPr>
          <w:noProof/>
          <w:sz w:val="18"/>
          <w:szCs w:val="18"/>
        </w:rPr>
        <w:tab/>
        <w:t xml:space="preserve">Reiter RJ, Sharma R, Rosales-Corral S, Manucha W, Chuffa LGdA, Zuccari DAPdCJIjoms: </w:t>
      </w:r>
      <w:r w:rsidRPr="00BE2B28">
        <w:rPr>
          <w:b/>
          <w:noProof/>
          <w:sz w:val="18"/>
          <w:szCs w:val="18"/>
        </w:rPr>
        <w:t>Melatonin and pathological cell interactions: Mitochondrial glucose processing in cancer cells</w:t>
      </w:r>
      <w:r w:rsidRPr="00BE2B28">
        <w:rPr>
          <w:noProof/>
          <w:sz w:val="18"/>
          <w:szCs w:val="18"/>
        </w:rPr>
        <w:t xml:space="preserve">. 2021, </w:t>
      </w:r>
      <w:r w:rsidRPr="00BE2B28">
        <w:rPr>
          <w:b/>
          <w:noProof/>
          <w:sz w:val="18"/>
          <w:szCs w:val="18"/>
        </w:rPr>
        <w:t>22</w:t>
      </w:r>
      <w:r w:rsidRPr="00BE2B28">
        <w:rPr>
          <w:noProof/>
          <w:sz w:val="18"/>
          <w:szCs w:val="18"/>
        </w:rPr>
        <w:t>(22):12494.</w:t>
      </w:r>
    </w:p>
    <w:p w14:paraId="0AB8F762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22.</w:t>
      </w:r>
      <w:r w:rsidRPr="00BE2B28">
        <w:rPr>
          <w:noProof/>
          <w:sz w:val="18"/>
          <w:szCs w:val="18"/>
        </w:rPr>
        <w:tab/>
        <w:t xml:space="preserve">Ramos E, Egea J, Lopez-Munoz F, Gil-Martin E, Romero A: </w:t>
      </w:r>
      <w:r w:rsidRPr="00BE2B28">
        <w:rPr>
          <w:b/>
          <w:noProof/>
          <w:sz w:val="18"/>
          <w:szCs w:val="18"/>
        </w:rPr>
        <w:t>Therapeutic Potential of Melatonin Counteracting Chemotherapy-Induced Toxicity in Breast Cancer Patients: A Systematic Review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Pharmaceutics </w:t>
      </w:r>
      <w:r w:rsidRPr="00BE2B28">
        <w:rPr>
          <w:noProof/>
          <w:sz w:val="18"/>
          <w:szCs w:val="18"/>
        </w:rPr>
        <w:t xml:space="preserve">2023, </w:t>
      </w:r>
      <w:r w:rsidRPr="00BE2B28">
        <w:rPr>
          <w:b/>
          <w:noProof/>
          <w:sz w:val="18"/>
          <w:szCs w:val="18"/>
        </w:rPr>
        <w:t>15</w:t>
      </w:r>
      <w:r w:rsidRPr="00BE2B28">
        <w:rPr>
          <w:noProof/>
          <w:sz w:val="18"/>
          <w:szCs w:val="18"/>
        </w:rPr>
        <w:t>(6):1616.</w:t>
      </w:r>
    </w:p>
    <w:p w14:paraId="07FFC152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23.</w:t>
      </w:r>
      <w:r w:rsidRPr="00BE2B28">
        <w:rPr>
          <w:noProof/>
          <w:sz w:val="18"/>
          <w:szCs w:val="18"/>
        </w:rPr>
        <w:tab/>
        <w:t xml:space="preserve">Onseng K, Johns NP, Khuayjarernpanishk T, Subongkot S, Priprem A, Hurst C, Johns J: </w:t>
      </w:r>
      <w:r w:rsidRPr="00BE2B28">
        <w:rPr>
          <w:b/>
          <w:noProof/>
          <w:sz w:val="18"/>
          <w:szCs w:val="18"/>
        </w:rPr>
        <w:t>Beneficial Effects of Adjuvant Melatonin in Minimizing Oral Mucositis Complications in Head and Neck Cancer Patients Receiving Concurrent Chemoradiation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J Altern Complement Med </w:t>
      </w:r>
      <w:r w:rsidRPr="00BE2B28">
        <w:rPr>
          <w:noProof/>
          <w:sz w:val="18"/>
          <w:szCs w:val="18"/>
        </w:rPr>
        <w:t xml:space="preserve">2017, </w:t>
      </w:r>
      <w:r w:rsidRPr="00BE2B28">
        <w:rPr>
          <w:b/>
          <w:noProof/>
          <w:sz w:val="18"/>
          <w:szCs w:val="18"/>
        </w:rPr>
        <w:t>23</w:t>
      </w:r>
      <w:r w:rsidRPr="00BE2B28">
        <w:rPr>
          <w:noProof/>
          <w:sz w:val="18"/>
          <w:szCs w:val="18"/>
        </w:rPr>
        <w:t>(12):957-963.</w:t>
      </w:r>
    </w:p>
    <w:p w14:paraId="359E687B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24.</w:t>
      </w:r>
      <w:r w:rsidRPr="00BE2B28">
        <w:rPr>
          <w:noProof/>
          <w:sz w:val="18"/>
          <w:szCs w:val="18"/>
        </w:rPr>
        <w:tab/>
        <w:t xml:space="preserve">Hansen MV, Madsen MT, Andersen LT, Hageman I, Rasmussen LS, Bokmand S, Rosenberg J, Gogenur I: </w:t>
      </w:r>
      <w:r w:rsidRPr="00BE2B28">
        <w:rPr>
          <w:b/>
          <w:noProof/>
          <w:sz w:val="18"/>
          <w:szCs w:val="18"/>
        </w:rPr>
        <w:t>Effect of Melatonin on Cognitive Function and Sleep in relation to Breast Cancer Surgery: A Randomized, Double-Blind, Placebo-Controlled Trial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Int J Breast Cancer </w:t>
      </w:r>
      <w:r w:rsidRPr="00BE2B28">
        <w:rPr>
          <w:noProof/>
          <w:sz w:val="18"/>
          <w:szCs w:val="18"/>
        </w:rPr>
        <w:t xml:space="preserve">2014, </w:t>
      </w:r>
      <w:r w:rsidRPr="00BE2B28">
        <w:rPr>
          <w:b/>
          <w:noProof/>
          <w:sz w:val="18"/>
          <w:szCs w:val="18"/>
        </w:rPr>
        <w:t>2014</w:t>
      </w:r>
      <w:r w:rsidRPr="00BE2B28">
        <w:rPr>
          <w:noProof/>
          <w:sz w:val="18"/>
          <w:szCs w:val="18"/>
        </w:rPr>
        <w:t>:416531.</w:t>
      </w:r>
    </w:p>
    <w:p w14:paraId="6194F791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25.</w:t>
      </w:r>
      <w:r w:rsidRPr="00BE2B28">
        <w:rPr>
          <w:noProof/>
          <w:sz w:val="18"/>
          <w:szCs w:val="18"/>
        </w:rPr>
        <w:tab/>
        <w:t xml:space="preserve">Roldan CJ, Huh B, Song J, Nieto Y, Osei J, Chai T, Nouri K, Koyyalagunta L, Bruera E: </w:t>
      </w:r>
      <w:r w:rsidRPr="00BE2B28">
        <w:rPr>
          <w:b/>
          <w:noProof/>
          <w:sz w:val="18"/>
          <w:szCs w:val="18"/>
        </w:rPr>
        <w:t>Methylene blue for intractable pain from oral mucositis related to cancer treatment: a randomized phase 2 clinical trial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BMC Med </w:t>
      </w:r>
      <w:r w:rsidRPr="00BE2B28">
        <w:rPr>
          <w:noProof/>
          <w:sz w:val="18"/>
          <w:szCs w:val="18"/>
        </w:rPr>
        <w:t xml:space="preserve">2022, </w:t>
      </w:r>
      <w:r w:rsidRPr="00BE2B28">
        <w:rPr>
          <w:b/>
          <w:noProof/>
          <w:sz w:val="18"/>
          <w:szCs w:val="18"/>
        </w:rPr>
        <w:t>20</w:t>
      </w:r>
      <w:r w:rsidRPr="00BE2B28">
        <w:rPr>
          <w:noProof/>
          <w:sz w:val="18"/>
          <w:szCs w:val="18"/>
        </w:rPr>
        <w:t>(1):377.</w:t>
      </w:r>
    </w:p>
    <w:p w14:paraId="3DD0ABE8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26.</w:t>
      </w:r>
      <w:r w:rsidRPr="00BE2B28">
        <w:rPr>
          <w:noProof/>
          <w:sz w:val="18"/>
          <w:szCs w:val="18"/>
        </w:rPr>
        <w:tab/>
        <w:t xml:space="preserve">Wen Y, Li W, Poteet EC, Xie L, Tan C, Yan L-J, Ju X, Liu R, Qian H, Marvin MAJJoBC: </w:t>
      </w:r>
      <w:r w:rsidRPr="00BE2B28">
        <w:rPr>
          <w:b/>
          <w:noProof/>
          <w:sz w:val="18"/>
          <w:szCs w:val="18"/>
        </w:rPr>
        <w:t>Alternative mitochondrial electron transfer as a novel strategy for neuroprotection</w:t>
      </w:r>
      <w:r w:rsidRPr="00BE2B28">
        <w:rPr>
          <w:noProof/>
          <w:sz w:val="18"/>
          <w:szCs w:val="18"/>
        </w:rPr>
        <w:t xml:space="preserve">. 2011, </w:t>
      </w:r>
      <w:r w:rsidRPr="00BE2B28">
        <w:rPr>
          <w:b/>
          <w:noProof/>
          <w:sz w:val="18"/>
          <w:szCs w:val="18"/>
        </w:rPr>
        <w:t>286</w:t>
      </w:r>
      <w:r w:rsidRPr="00BE2B28">
        <w:rPr>
          <w:noProof/>
          <w:sz w:val="18"/>
          <w:szCs w:val="18"/>
        </w:rPr>
        <w:t>(18):16504-16515.</w:t>
      </w:r>
    </w:p>
    <w:p w14:paraId="3AAD4B80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27.</w:t>
      </w:r>
      <w:r w:rsidRPr="00BE2B28">
        <w:rPr>
          <w:noProof/>
          <w:sz w:val="18"/>
          <w:szCs w:val="18"/>
        </w:rPr>
        <w:tab/>
        <w:t xml:space="preserve">Sikka P, Bindra VK, Kapoor S, Jain V, Saxena KK: </w:t>
      </w:r>
      <w:r w:rsidRPr="00BE2B28">
        <w:rPr>
          <w:b/>
          <w:noProof/>
          <w:sz w:val="18"/>
          <w:szCs w:val="18"/>
        </w:rPr>
        <w:t>Blue cures blue but be cautious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J Pharm Bioallied Sci </w:t>
      </w:r>
      <w:r w:rsidRPr="00BE2B28">
        <w:rPr>
          <w:noProof/>
          <w:sz w:val="18"/>
          <w:szCs w:val="18"/>
        </w:rPr>
        <w:t xml:space="preserve">2011, </w:t>
      </w:r>
      <w:r w:rsidRPr="00BE2B28">
        <w:rPr>
          <w:b/>
          <w:noProof/>
          <w:sz w:val="18"/>
          <w:szCs w:val="18"/>
        </w:rPr>
        <w:t>3</w:t>
      </w:r>
      <w:r w:rsidRPr="00BE2B28">
        <w:rPr>
          <w:noProof/>
          <w:sz w:val="18"/>
          <w:szCs w:val="18"/>
        </w:rPr>
        <w:t>(4):543-545.</w:t>
      </w:r>
    </w:p>
    <w:p w14:paraId="7F3A1A4E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28.</w:t>
      </w:r>
      <w:r w:rsidRPr="00BE2B28">
        <w:rPr>
          <w:noProof/>
          <w:sz w:val="18"/>
          <w:szCs w:val="18"/>
        </w:rPr>
        <w:tab/>
        <w:t xml:space="preserve">Komlódi T, Tretter LJN: </w:t>
      </w:r>
      <w:r w:rsidRPr="00BE2B28">
        <w:rPr>
          <w:b/>
          <w:noProof/>
          <w:sz w:val="18"/>
          <w:szCs w:val="18"/>
        </w:rPr>
        <w:t>Methylene blue stimulates substrate-level phosphorylation catalysed by succinyl–CoA ligase in the citric acid cycle</w:t>
      </w:r>
      <w:r w:rsidRPr="00BE2B28">
        <w:rPr>
          <w:noProof/>
          <w:sz w:val="18"/>
          <w:szCs w:val="18"/>
        </w:rPr>
        <w:t xml:space="preserve">. 2017, </w:t>
      </w:r>
      <w:r w:rsidRPr="00BE2B28">
        <w:rPr>
          <w:b/>
          <w:noProof/>
          <w:sz w:val="18"/>
          <w:szCs w:val="18"/>
        </w:rPr>
        <w:t>123</w:t>
      </w:r>
      <w:r w:rsidRPr="00BE2B28">
        <w:rPr>
          <w:noProof/>
          <w:sz w:val="18"/>
          <w:szCs w:val="18"/>
        </w:rPr>
        <w:t>:287-298.</w:t>
      </w:r>
    </w:p>
    <w:p w14:paraId="0453FBE1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29.</w:t>
      </w:r>
      <w:r w:rsidRPr="00BE2B28">
        <w:rPr>
          <w:noProof/>
          <w:sz w:val="18"/>
          <w:szCs w:val="18"/>
        </w:rPr>
        <w:tab/>
        <w:t xml:space="preserve">Samad A, Samant R, Venkateshwara Rao K, Bhargava V, Sadique SI, Yadav R: </w:t>
      </w:r>
      <w:r w:rsidRPr="00BE2B28">
        <w:rPr>
          <w:b/>
          <w:noProof/>
          <w:sz w:val="18"/>
          <w:szCs w:val="18"/>
        </w:rPr>
        <w:t>Oxaloacetate as a Holy Grail Adjunctive Treatment in Gliomas: A Revisit to Metabolic Pathway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Cureus </w:t>
      </w:r>
      <w:r w:rsidRPr="00BE2B28">
        <w:rPr>
          <w:noProof/>
          <w:sz w:val="18"/>
          <w:szCs w:val="18"/>
        </w:rPr>
        <w:t xml:space="preserve">2023, </w:t>
      </w:r>
      <w:r w:rsidRPr="00BE2B28">
        <w:rPr>
          <w:b/>
          <w:noProof/>
          <w:sz w:val="18"/>
          <w:szCs w:val="18"/>
        </w:rPr>
        <w:t>15</w:t>
      </w:r>
      <w:r w:rsidRPr="00BE2B28">
        <w:rPr>
          <w:noProof/>
          <w:sz w:val="18"/>
          <w:szCs w:val="18"/>
        </w:rPr>
        <w:t>(11):e48821.</w:t>
      </w:r>
    </w:p>
    <w:p w14:paraId="3DD188BA" w14:textId="77777777" w:rsidR="00BE2B28" w:rsidRPr="00BE2B28" w:rsidRDefault="00BE2B28" w:rsidP="00BE2B28">
      <w:pPr>
        <w:pStyle w:val="EndNoteBibliography"/>
        <w:spacing w:after="0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30.</w:t>
      </w:r>
      <w:r w:rsidRPr="00BE2B28">
        <w:rPr>
          <w:noProof/>
          <w:sz w:val="18"/>
          <w:szCs w:val="18"/>
        </w:rPr>
        <w:tab/>
        <w:t xml:space="preserve">Wiese EK, Hitosugi S, Loa ST, Sreedhar A, Andres-Beck LG, Kurmi K, Pang YP, Karnitz LM, Gonsalves WI, Hitosugi T: </w:t>
      </w:r>
      <w:r w:rsidRPr="00BE2B28">
        <w:rPr>
          <w:b/>
          <w:noProof/>
          <w:sz w:val="18"/>
          <w:szCs w:val="18"/>
        </w:rPr>
        <w:t>Enzymatic activation of pyruvate kinase increases cytosolic oxaloacetate to inhibit the Warburg effect</w:t>
      </w:r>
      <w:r w:rsidRPr="00BE2B28">
        <w:rPr>
          <w:noProof/>
          <w:sz w:val="18"/>
          <w:szCs w:val="18"/>
        </w:rPr>
        <w:t xml:space="preserve">. </w:t>
      </w:r>
      <w:r w:rsidRPr="00BE2B28">
        <w:rPr>
          <w:i/>
          <w:noProof/>
          <w:sz w:val="18"/>
          <w:szCs w:val="18"/>
        </w:rPr>
        <w:t xml:space="preserve">Nat Metab </w:t>
      </w:r>
      <w:r w:rsidRPr="00BE2B28">
        <w:rPr>
          <w:noProof/>
          <w:sz w:val="18"/>
          <w:szCs w:val="18"/>
        </w:rPr>
        <w:t xml:space="preserve">2021, </w:t>
      </w:r>
      <w:r w:rsidRPr="00BE2B28">
        <w:rPr>
          <w:b/>
          <w:noProof/>
          <w:sz w:val="18"/>
          <w:szCs w:val="18"/>
        </w:rPr>
        <w:t>3</w:t>
      </w:r>
      <w:r w:rsidRPr="00BE2B28">
        <w:rPr>
          <w:noProof/>
          <w:sz w:val="18"/>
          <w:szCs w:val="18"/>
        </w:rPr>
        <w:t>(7):954-968.</w:t>
      </w:r>
    </w:p>
    <w:p w14:paraId="34472D7A" w14:textId="77777777" w:rsidR="00BE2B28" w:rsidRPr="00BE2B28" w:rsidRDefault="00BE2B28" w:rsidP="00BE2B28">
      <w:pPr>
        <w:pStyle w:val="EndNoteBibliography"/>
        <w:ind w:left="720" w:hanging="720"/>
        <w:rPr>
          <w:noProof/>
          <w:sz w:val="18"/>
          <w:szCs w:val="18"/>
        </w:rPr>
      </w:pPr>
      <w:r w:rsidRPr="00BE2B28">
        <w:rPr>
          <w:noProof/>
          <w:sz w:val="18"/>
          <w:szCs w:val="18"/>
        </w:rPr>
        <w:t>131.</w:t>
      </w:r>
      <w:r w:rsidRPr="00BE2B28">
        <w:rPr>
          <w:noProof/>
          <w:sz w:val="18"/>
          <w:szCs w:val="18"/>
        </w:rPr>
        <w:tab/>
        <w:t xml:space="preserve">Ijare O, Conway D, Cash A, Baskin D, Pichumani K: </w:t>
      </w:r>
      <w:r w:rsidRPr="00BE2B28">
        <w:rPr>
          <w:b/>
          <w:noProof/>
          <w:sz w:val="18"/>
          <w:szCs w:val="18"/>
        </w:rPr>
        <w:t>CBMT-49. Oxaloacetate Alters Glucose Metabolism In Glioblastoma: C Isotopomer Study</w:t>
      </w:r>
      <w:r w:rsidRPr="00BE2B28">
        <w:rPr>
          <w:noProof/>
          <w:sz w:val="18"/>
          <w:szCs w:val="18"/>
        </w:rPr>
        <w:t>. 2019.</w:t>
      </w:r>
    </w:p>
    <w:p w14:paraId="0845A509" w14:textId="2A770D55" w:rsidR="007E7EC5" w:rsidRPr="00BE2B28" w:rsidRDefault="0079140E" w:rsidP="00A129CA">
      <w:pPr>
        <w:pStyle w:val="EndNoteBibliography"/>
        <w:rPr>
          <w:sz w:val="18"/>
          <w:szCs w:val="18"/>
        </w:rPr>
      </w:pPr>
      <w:r w:rsidRPr="00BE2B28">
        <w:rPr>
          <w:sz w:val="18"/>
          <w:szCs w:val="18"/>
        </w:rPr>
        <w:fldChar w:fldCharType="end"/>
      </w:r>
    </w:p>
    <w:sectPr w:rsidR="007E7EC5" w:rsidRPr="00BE2B28" w:rsidSect="00A97E42">
      <w:pgSz w:w="16838" w:h="11906" w:orient="landscape"/>
      <w:pgMar w:top="1134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1E5406F" w14:textId="77777777" w:rsidR="006A221E" w:rsidRDefault="006A221E" w:rsidP="00604DF8">
      <w:pPr>
        <w:spacing w:after="0" w:line="240" w:lineRule="auto"/>
      </w:pPr>
      <w:r>
        <w:separator/>
      </w:r>
    </w:p>
  </w:endnote>
  <w:endnote w:type="continuationSeparator" w:id="0">
    <w:p w14:paraId="24FCEB93" w14:textId="77777777" w:rsidR="006A221E" w:rsidRDefault="006A221E" w:rsidP="00604D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93F6C52" w14:textId="77777777" w:rsidR="006A221E" w:rsidRDefault="006A221E" w:rsidP="00604DF8">
      <w:pPr>
        <w:spacing w:after="0" w:line="240" w:lineRule="auto"/>
      </w:pPr>
      <w:r>
        <w:separator/>
      </w:r>
    </w:p>
  </w:footnote>
  <w:footnote w:type="continuationSeparator" w:id="0">
    <w:p w14:paraId="537FC905" w14:textId="77777777" w:rsidR="006A221E" w:rsidRDefault="006A221E" w:rsidP="00604DF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CA06EA"/>
    <w:multiLevelType w:val="hybridMultilevel"/>
    <w:tmpl w:val="F7AAF8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E753A7"/>
    <w:multiLevelType w:val="hybridMultilevel"/>
    <w:tmpl w:val="0C824562"/>
    <w:lvl w:ilvl="0" w:tplc="39A6E58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CB6206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8F4AD5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286CBB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D4E843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CA22D4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48EB4A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8160A2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3E47D4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087C361A"/>
    <w:multiLevelType w:val="hybridMultilevel"/>
    <w:tmpl w:val="0722DC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A807CEC"/>
    <w:multiLevelType w:val="hybridMultilevel"/>
    <w:tmpl w:val="93CA1E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3760BD"/>
    <w:multiLevelType w:val="hybridMultilevel"/>
    <w:tmpl w:val="A4E0CE20"/>
    <w:lvl w:ilvl="0" w:tplc="0C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2877B46"/>
    <w:multiLevelType w:val="multilevel"/>
    <w:tmpl w:val="06EE4CFC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6" w15:restartNumberingAfterBreak="0">
    <w:nsid w:val="168E7662"/>
    <w:multiLevelType w:val="multilevel"/>
    <w:tmpl w:val="A67C88D2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7" w15:restartNumberingAfterBreak="0">
    <w:nsid w:val="213D4BEF"/>
    <w:multiLevelType w:val="hybridMultilevel"/>
    <w:tmpl w:val="BE3EC0A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4AB7AA0"/>
    <w:multiLevelType w:val="hybridMultilevel"/>
    <w:tmpl w:val="5CC6A918"/>
    <w:lvl w:ilvl="0" w:tplc="83F6FF8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C5EEAEC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2E6752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86A308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BFE223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F0013F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AA69F8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EDA13F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74CE07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" w15:restartNumberingAfterBreak="0">
    <w:nsid w:val="24B1470F"/>
    <w:multiLevelType w:val="hybridMultilevel"/>
    <w:tmpl w:val="B83449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B995714"/>
    <w:multiLevelType w:val="hybridMultilevel"/>
    <w:tmpl w:val="583EC740"/>
    <w:lvl w:ilvl="0" w:tplc="0C0A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080" w:hanging="360"/>
      </w:pPr>
    </w:lvl>
    <w:lvl w:ilvl="2" w:tplc="0C0A001B" w:tentative="1">
      <w:start w:val="1"/>
      <w:numFmt w:val="lowerRoman"/>
      <w:lvlText w:val="%3."/>
      <w:lvlJc w:val="right"/>
      <w:pPr>
        <w:ind w:left="1800" w:hanging="180"/>
      </w:pPr>
    </w:lvl>
    <w:lvl w:ilvl="3" w:tplc="0C0A000F" w:tentative="1">
      <w:start w:val="1"/>
      <w:numFmt w:val="decimal"/>
      <w:lvlText w:val="%4."/>
      <w:lvlJc w:val="left"/>
      <w:pPr>
        <w:ind w:left="2520" w:hanging="360"/>
      </w:pPr>
    </w:lvl>
    <w:lvl w:ilvl="4" w:tplc="0C0A0019" w:tentative="1">
      <w:start w:val="1"/>
      <w:numFmt w:val="lowerLetter"/>
      <w:lvlText w:val="%5."/>
      <w:lvlJc w:val="left"/>
      <w:pPr>
        <w:ind w:left="3240" w:hanging="360"/>
      </w:pPr>
    </w:lvl>
    <w:lvl w:ilvl="5" w:tplc="0C0A001B" w:tentative="1">
      <w:start w:val="1"/>
      <w:numFmt w:val="lowerRoman"/>
      <w:lvlText w:val="%6."/>
      <w:lvlJc w:val="right"/>
      <w:pPr>
        <w:ind w:left="3960" w:hanging="180"/>
      </w:pPr>
    </w:lvl>
    <w:lvl w:ilvl="6" w:tplc="0C0A000F" w:tentative="1">
      <w:start w:val="1"/>
      <w:numFmt w:val="decimal"/>
      <w:lvlText w:val="%7."/>
      <w:lvlJc w:val="left"/>
      <w:pPr>
        <w:ind w:left="4680" w:hanging="360"/>
      </w:pPr>
    </w:lvl>
    <w:lvl w:ilvl="7" w:tplc="0C0A0019" w:tentative="1">
      <w:start w:val="1"/>
      <w:numFmt w:val="lowerLetter"/>
      <w:lvlText w:val="%8."/>
      <w:lvlJc w:val="left"/>
      <w:pPr>
        <w:ind w:left="5400" w:hanging="360"/>
      </w:pPr>
    </w:lvl>
    <w:lvl w:ilvl="8" w:tplc="0C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30347F90"/>
    <w:multiLevelType w:val="hybridMultilevel"/>
    <w:tmpl w:val="E95CECC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353A2B8C"/>
    <w:multiLevelType w:val="hybridMultilevel"/>
    <w:tmpl w:val="C67039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9CD2051"/>
    <w:multiLevelType w:val="hybridMultilevel"/>
    <w:tmpl w:val="0428E9BA"/>
    <w:lvl w:ilvl="0" w:tplc="2828F89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89859F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62244E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4EE9BD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B60F16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4C4067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3CCFDB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624A1F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4F683C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4" w15:restartNumberingAfterBreak="0">
    <w:nsid w:val="439F657D"/>
    <w:multiLevelType w:val="hybridMultilevel"/>
    <w:tmpl w:val="86EA2A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63C33D3"/>
    <w:multiLevelType w:val="multilevel"/>
    <w:tmpl w:val="A52291D8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16" w15:restartNumberingAfterBreak="0">
    <w:nsid w:val="52AE20C2"/>
    <w:multiLevelType w:val="hybridMultilevel"/>
    <w:tmpl w:val="AFF49338"/>
    <w:lvl w:ilvl="0" w:tplc="470E4C0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1EA61B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D60DBD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DB624D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0F2340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7527D5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8D2856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434C2B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260F26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7" w15:restartNumberingAfterBreak="0">
    <w:nsid w:val="58213818"/>
    <w:multiLevelType w:val="hybridMultilevel"/>
    <w:tmpl w:val="583EDAEA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B8D771F"/>
    <w:multiLevelType w:val="hybridMultilevel"/>
    <w:tmpl w:val="4BA8F0F4"/>
    <w:lvl w:ilvl="0" w:tplc="8532590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8E6A2B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CB0210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F446B0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0F0B36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B345DA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D22B86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B42F97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F1AB04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9" w15:restartNumberingAfterBreak="0">
    <w:nsid w:val="66436C22"/>
    <w:multiLevelType w:val="multilevel"/>
    <w:tmpl w:val="272E70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6E993DFA"/>
    <w:multiLevelType w:val="hybridMultilevel"/>
    <w:tmpl w:val="FBDCACC4"/>
    <w:lvl w:ilvl="0" w:tplc="22243B14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0F36ADE"/>
    <w:multiLevelType w:val="hybridMultilevel"/>
    <w:tmpl w:val="2E0040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7984A12"/>
    <w:multiLevelType w:val="hybridMultilevel"/>
    <w:tmpl w:val="787EFD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9580758"/>
    <w:multiLevelType w:val="hybridMultilevel"/>
    <w:tmpl w:val="F4748B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BFF30CB"/>
    <w:multiLevelType w:val="hybridMultilevel"/>
    <w:tmpl w:val="4BB610A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D06102E"/>
    <w:multiLevelType w:val="hybridMultilevel"/>
    <w:tmpl w:val="819240BA"/>
    <w:lvl w:ilvl="0" w:tplc="FABCA6D6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25"/>
  </w:num>
  <w:num w:numId="2">
    <w:abstractNumId w:val="20"/>
  </w:num>
  <w:num w:numId="3">
    <w:abstractNumId w:val="0"/>
  </w:num>
  <w:num w:numId="4">
    <w:abstractNumId w:val="2"/>
  </w:num>
  <w:num w:numId="5">
    <w:abstractNumId w:val="3"/>
  </w:num>
  <w:num w:numId="6">
    <w:abstractNumId w:val="24"/>
  </w:num>
  <w:num w:numId="7">
    <w:abstractNumId w:val="11"/>
  </w:num>
  <w:num w:numId="8">
    <w:abstractNumId w:val="21"/>
  </w:num>
  <w:num w:numId="9">
    <w:abstractNumId w:val="23"/>
  </w:num>
  <w:num w:numId="10">
    <w:abstractNumId w:val="12"/>
  </w:num>
  <w:num w:numId="11">
    <w:abstractNumId w:val="22"/>
  </w:num>
  <w:num w:numId="12">
    <w:abstractNumId w:val="14"/>
  </w:num>
  <w:num w:numId="13">
    <w:abstractNumId w:val="9"/>
  </w:num>
  <w:num w:numId="14">
    <w:abstractNumId w:val="5"/>
  </w:num>
  <w:num w:numId="15">
    <w:abstractNumId w:val="15"/>
  </w:num>
  <w:num w:numId="16">
    <w:abstractNumId w:val="6"/>
  </w:num>
  <w:num w:numId="17">
    <w:abstractNumId w:val="13"/>
  </w:num>
  <w:num w:numId="18">
    <w:abstractNumId w:val="18"/>
  </w:num>
  <w:num w:numId="19">
    <w:abstractNumId w:val="8"/>
  </w:num>
  <w:num w:numId="20">
    <w:abstractNumId w:val="1"/>
  </w:num>
  <w:num w:numId="21">
    <w:abstractNumId w:val="16"/>
  </w:num>
  <w:num w:numId="22">
    <w:abstractNumId w:val="7"/>
  </w:num>
  <w:num w:numId="23">
    <w:abstractNumId w:val="17"/>
  </w:num>
  <w:num w:numId="24">
    <w:abstractNumId w:val="4"/>
  </w:num>
  <w:num w:numId="25">
    <w:abstractNumId w:val="10"/>
  </w:num>
  <w:num w:numId="26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pvpv2sqp2ardea9sepxavq9f0z2r0f5sw0&quot;&gt;Library for protocol-Saved&lt;record-ids&gt;&lt;item&gt;8609&lt;/item&gt;&lt;item&gt;8611&lt;/item&gt;&lt;item&gt;8612&lt;/item&gt;&lt;item&gt;8613&lt;/item&gt;&lt;item&gt;8615&lt;/item&gt;&lt;item&gt;8616&lt;/item&gt;&lt;item&gt;8617&lt;/item&gt;&lt;item&gt;8620&lt;/item&gt;&lt;item&gt;8621&lt;/item&gt;&lt;item&gt;8623&lt;/item&gt;&lt;item&gt;8628&lt;/item&gt;&lt;item&gt;8629&lt;/item&gt;&lt;item&gt;8631&lt;/item&gt;&lt;item&gt;8632&lt;/item&gt;&lt;item&gt;8634&lt;/item&gt;&lt;item&gt;8636&lt;/item&gt;&lt;item&gt;8639&lt;/item&gt;&lt;item&gt;8640&lt;/item&gt;&lt;item&gt;8641&lt;/item&gt;&lt;item&gt;8642&lt;/item&gt;&lt;item&gt;8649&lt;/item&gt;&lt;item&gt;8652&lt;/item&gt;&lt;item&gt;8653&lt;/item&gt;&lt;item&gt;8654&lt;/item&gt;&lt;item&gt;8655&lt;/item&gt;&lt;item&gt;8657&lt;/item&gt;&lt;item&gt;8658&lt;/item&gt;&lt;item&gt;8659&lt;/item&gt;&lt;item&gt;8660&lt;/item&gt;&lt;item&gt;8662&lt;/item&gt;&lt;item&gt;8663&lt;/item&gt;&lt;item&gt;8664&lt;/item&gt;&lt;item&gt;8665&lt;/item&gt;&lt;item&gt;8666&lt;/item&gt;&lt;item&gt;8668&lt;/item&gt;&lt;item&gt;8669&lt;/item&gt;&lt;item&gt;8671&lt;/item&gt;&lt;item&gt;8672&lt;/item&gt;&lt;item&gt;8673&lt;/item&gt;&lt;item&gt;8676&lt;/item&gt;&lt;item&gt;8677&lt;/item&gt;&lt;item&gt;8678&lt;/item&gt;&lt;item&gt;8680&lt;/item&gt;&lt;item&gt;8682&lt;/item&gt;&lt;item&gt;8683&lt;/item&gt;&lt;item&gt;8684&lt;/item&gt;&lt;item&gt;8685&lt;/item&gt;&lt;item&gt;8686&lt;/item&gt;&lt;item&gt;8687&lt;/item&gt;&lt;item&gt;8688&lt;/item&gt;&lt;item&gt;8690&lt;/item&gt;&lt;item&gt;8692&lt;/item&gt;&lt;item&gt;8694&lt;/item&gt;&lt;item&gt;8695&lt;/item&gt;&lt;item&gt;8696&lt;/item&gt;&lt;item&gt;8697&lt;/item&gt;&lt;item&gt;8699&lt;/item&gt;&lt;item&gt;8700&lt;/item&gt;&lt;item&gt;8701&lt;/item&gt;&lt;item&gt;8703&lt;/item&gt;&lt;item&gt;8704&lt;/item&gt;&lt;item&gt;8706&lt;/item&gt;&lt;item&gt;8707&lt;/item&gt;&lt;item&gt;8710&lt;/item&gt;&lt;item&gt;8711&lt;/item&gt;&lt;item&gt;8712&lt;/item&gt;&lt;item&gt;8713&lt;/item&gt;&lt;item&gt;8717&lt;/item&gt;&lt;item&gt;8719&lt;/item&gt;&lt;item&gt;8721&lt;/item&gt;&lt;item&gt;8722&lt;/item&gt;&lt;item&gt;8726&lt;/item&gt;&lt;item&gt;8727&lt;/item&gt;&lt;item&gt;8728&lt;/item&gt;&lt;item&gt;8729&lt;/item&gt;&lt;item&gt;8732&lt;/item&gt;&lt;item&gt;8733&lt;/item&gt;&lt;item&gt;8734&lt;/item&gt;&lt;item&gt;8736&lt;/item&gt;&lt;item&gt;8738&lt;/item&gt;&lt;item&gt;8740&lt;/item&gt;&lt;item&gt;8741&lt;/item&gt;&lt;item&gt;8742&lt;/item&gt;&lt;item&gt;8744&lt;/item&gt;&lt;item&gt;8746&lt;/item&gt;&lt;item&gt;8747&lt;/item&gt;&lt;item&gt;8748&lt;/item&gt;&lt;item&gt;8751&lt;/item&gt;&lt;item&gt;8752&lt;/item&gt;&lt;item&gt;8754&lt;/item&gt;&lt;item&gt;8765&lt;/item&gt;&lt;item&gt;8766&lt;/item&gt;&lt;item&gt;8767&lt;/item&gt;&lt;item&gt;8768&lt;/item&gt;&lt;item&gt;8770&lt;/item&gt;&lt;/record-ids&gt;&lt;/item&gt;&lt;/Libraries&gt;"/>
  </w:docVars>
  <w:rsids>
    <w:rsidRoot w:val="00924098"/>
    <w:rsid w:val="00000EE3"/>
    <w:rsid w:val="00001839"/>
    <w:rsid w:val="00002181"/>
    <w:rsid w:val="0001654E"/>
    <w:rsid w:val="00016BAF"/>
    <w:rsid w:val="0002026A"/>
    <w:rsid w:val="00020EB1"/>
    <w:rsid w:val="00024C31"/>
    <w:rsid w:val="000308DD"/>
    <w:rsid w:val="00035447"/>
    <w:rsid w:val="00036552"/>
    <w:rsid w:val="000373F8"/>
    <w:rsid w:val="00037887"/>
    <w:rsid w:val="00040D5B"/>
    <w:rsid w:val="00043D20"/>
    <w:rsid w:val="00047075"/>
    <w:rsid w:val="00047815"/>
    <w:rsid w:val="00047C7D"/>
    <w:rsid w:val="00053629"/>
    <w:rsid w:val="00053EB3"/>
    <w:rsid w:val="000611B9"/>
    <w:rsid w:val="00064EB7"/>
    <w:rsid w:val="0007364E"/>
    <w:rsid w:val="00076EBA"/>
    <w:rsid w:val="00082644"/>
    <w:rsid w:val="0008275C"/>
    <w:rsid w:val="00082BD2"/>
    <w:rsid w:val="00083F72"/>
    <w:rsid w:val="0008484B"/>
    <w:rsid w:val="000854F5"/>
    <w:rsid w:val="00086B72"/>
    <w:rsid w:val="00091C6A"/>
    <w:rsid w:val="00091F2E"/>
    <w:rsid w:val="000921C9"/>
    <w:rsid w:val="0009241F"/>
    <w:rsid w:val="00095164"/>
    <w:rsid w:val="00097F4E"/>
    <w:rsid w:val="000A3A97"/>
    <w:rsid w:val="000B0D21"/>
    <w:rsid w:val="000B2C34"/>
    <w:rsid w:val="000B7714"/>
    <w:rsid w:val="000B7CF2"/>
    <w:rsid w:val="000C30B7"/>
    <w:rsid w:val="000D0DB1"/>
    <w:rsid w:val="000D2D7A"/>
    <w:rsid w:val="000D3150"/>
    <w:rsid w:val="000D4DB4"/>
    <w:rsid w:val="000E2C59"/>
    <w:rsid w:val="000E3C01"/>
    <w:rsid w:val="000F090D"/>
    <w:rsid w:val="000F119E"/>
    <w:rsid w:val="000F1A4B"/>
    <w:rsid w:val="000F1A85"/>
    <w:rsid w:val="000F2327"/>
    <w:rsid w:val="000F419F"/>
    <w:rsid w:val="000F5404"/>
    <w:rsid w:val="0011123D"/>
    <w:rsid w:val="00111918"/>
    <w:rsid w:val="0011538F"/>
    <w:rsid w:val="00116AD4"/>
    <w:rsid w:val="00122942"/>
    <w:rsid w:val="00134E35"/>
    <w:rsid w:val="0014018C"/>
    <w:rsid w:val="00140960"/>
    <w:rsid w:val="00143144"/>
    <w:rsid w:val="00145582"/>
    <w:rsid w:val="00145C26"/>
    <w:rsid w:val="0014764E"/>
    <w:rsid w:val="00152280"/>
    <w:rsid w:val="00153804"/>
    <w:rsid w:val="0015444E"/>
    <w:rsid w:val="00162893"/>
    <w:rsid w:val="001655CE"/>
    <w:rsid w:val="001657CA"/>
    <w:rsid w:val="00170BC4"/>
    <w:rsid w:val="00174C4F"/>
    <w:rsid w:val="00176534"/>
    <w:rsid w:val="00180390"/>
    <w:rsid w:val="0018073F"/>
    <w:rsid w:val="00181B0A"/>
    <w:rsid w:val="00184FEA"/>
    <w:rsid w:val="001911BD"/>
    <w:rsid w:val="00192840"/>
    <w:rsid w:val="001932BB"/>
    <w:rsid w:val="001A3A1D"/>
    <w:rsid w:val="001A3B2A"/>
    <w:rsid w:val="001B009C"/>
    <w:rsid w:val="001B3E85"/>
    <w:rsid w:val="001C2D68"/>
    <w:rsid w:val="001C49DD"/>
    <w:rsid w:val="001C4F3E"/>
    <w:rsid w:val="001C5010"/>
    <w:rsid w:val="001C503F"/>
    <w:rsid w:val="001C509D"/>
    <w:rsid w:val="001C6579"/>
    <w:rsid w:val="001C6B31"/>
    <w:rsid w:val="001E0491"/>
    <w:rsid w:val="001E39C8"/>
    <w:rsid w:val="001E6F7D"/>
    <w:rsid w:val="001F3FCA"/>
    <w:rsid w:val="001F72F7"/>
    <w:rsid w:val="002017A0"/>
    <w:rsid w:val="002100B8"/>
    <w:rsid w:val="00213E16"/>
    <w:rsid w:val="00216AD0"/>
    <w:rsid w:val="002220E3"/>
    <w:rsid w:val="0022213E"/>
    <w:rsid w:val="002307AC"/>
    <w:rsid w:val="00230A72"/>
    <w:rsid w:val="00232629"/>
    <w:rsid w:val="00246204"/>
    <w:rsid w:val="00246AEB"/>
    <w:rsid w:val="002501F3"/>
    <w:rsid w:val="00254DD9"/>
    <w:rsid w:val="00254E5B"/>
    <w:rsid w:val="002562C3"/>
    <w:rsid w:val="0025743E"/>
    <w:rsid w:val="0025760C"/>
    <w:rsid w:val="00257C24"/>
    <w:rsid w:val="002615A7"/>
    <w:rsid w:val="002623A0"/>
    <w:rsid w:val="00263974"/>
    <w:rsid w:val="00263B67"/>
    <w:rsid w:val="0026532E"/>
    <w:rsid w:val="00266062"/>
    <w:rsid w:val="002679DD"/>
    <w:rsid w:val="00270318"/>
    <w:rsid w:val="002719C6"/>
    <w:rsid w:val="00272540"/>
    <w:rsid w:val="0027524A"/>
    <w:rsid w:val="00276D9B"/>
    <w:rsid w:val="00277918"/>
    <w:rsid w:val="00280716"/>
    <w:rsid w:val="00281471"/>
    <w:rsid w:val="00281C2C"/>
    <w:rsid w:val="00283C47"/>
    <w:rsid w:val="00283E1B"/>
    <w:rsid w:val="00286584"/>
    <w:rsid w:val="0029069B"/>
    <w:rsid w:val="00292088"/>
    <w:rsid w:val="0029450F"/>
    <w:rsid w:val="00297200"/>
    <w:rsid w:val="0029735C"/>
    <w:rsid w:val="002B0829"/>
    <w:rsid w:val="002B4450"/>
    <w:rsid w:val="002B6A67"/>
    <w:rsid w:val="002C1136"/>
    <w:rsid w:val="002C3A19"/>
    <w:rsid w:val="002C5775"/>
    <w:rsid w:val="002C5989"/>
    <w:rsid w:val="002D7523"/>
    <w:rsid w:val="002F2841"/>
    <w:rsid w:val="002F3593"/>
    <w:rsid w:val="002F5A3A"/>
    <w:rsid w:val="002F63F0"/>
    <w:rsid w:val="002F6629"/>
    <w:rsid w:val="00307BB7"/>
    <w:rsid w:val="003165E0"/>
    <w:rsid w:val="003216A3"/>
    <w:rsid w:val="0032457F"/>
    <w:rsid w:val="0033186C"/>
    <w:rsid w:val="00332EC8"/>
    <w:rsid w:val="00334C28"/>
    <w:rsid w:val="00337573"/>
    <w:rsid w:val="0034089D"/>
    <w:rsid w:val="00342708"/>
    <w:rsid w:val="003435C1"/>
    <w:rsid w:val="00344734"/>
    <w:rsid w:val="00344F7E"/>
    <w:rsid w:val="00346DA3"/>
    <w:rsid w:val="0035195F"/>
    <w:rsid w:val="00352AC9"/>
    <w:rsid w:val="003556B8"/>
    <w:rsid w:val="00355A68"/>
    <w:rsid w:val="00356088"/>
    <w:rsid w:val="00357113"/>
    <w:rsid w:val="003609CC"/>
    <w:rsid w:val="00361ED3"/>
    <w:rsid w:val="00363D91"/>
    <w:rsid w:val="003644FB"/>
    <w:rsid w:val="0036498C"/>
    <w:rsid w:val="00370FC6"/>
    <w:rsid w:val="0037725B"/>
    <w:rsid w:val="00380B15"/>
    <w:rsid w:val="00383E36"/>
    <w:rsid w:val="00395E12"/>
    <w:rsid w:val="00397CE2"/>
    <w:rsid w:val="00397D19"/>
    <w:rsid w:val="003A0785"/>
    <w:rsid w:val="003A1390"/>
    <w:rsid w:val="003A14E5"/>
    <w:rsid w:val="003A2233"/>
    <w:rsid w:val="003A2985"/>
    <w:rsid w:val="003A3EC9"/>
    <w:rsid w:val="003A6A81"/>
    <w:rsid w:val="003A6B2E"/>
    <w:rsid w:val="003A6E12"/>
    <w:rsid w:val="003A7429"/>
    <w:rsid w:val="003B0298"/>
    <w:rsid w:val="003B3D04"/>
    <w:rsid w:val="003B5C8F"/>
    <w:rsid w:val="003C1020"/>
    <w:rsid w:val="003D1E92"/>
    <w:rsid w:val="003D208B"/>
    <w:rsid w:val="003D3DEC"/>
    <w:rsid w:val="003D521C"/>
    <w:rsid w:val="003E0C0B"/>
    <w:rsid w:val="003E1712"/>
    <w:rsid w:val="003E2410"/>
    <w:rsid w:val="003E2691"/>
    <w:rsid w:val="003E49D2"/>
    <w:rsid w:val="003E4F61"/>
    <w:rsid w:val="003E6588"/>
    <w:rsid w:val="003F0E31"/>
    <w:rsid w:val="003F1A89"/>
    <w:rsid w:val="003F1B1C"/>
    <w:rsid w:val="003F2555"/>
    <w:rsid w:val="003F3FC7"/>
    <w:rsid w:val="0041213F"/>
    <w:rsid w:val="00412582"/>
    <w:rsid w:val="00412FAE"/>
    <w:rsid w:val="004152D2"/>
    <w:rsid w:val="00415881"/>
    <w:rsid w:val="00416293"/>
    <w:rsid w:val="004221F7"/>
    <w:rsid w:val="004236AA"/>
    <w:rsid w:val="004236FD"/>
    <w:rsid w:val="00423A06"/>
    <w:rsid w:val="00430996"/>
    <w:rsid w:val="00430D07"/>
    <w:rsid w:val="0043320F"/>
    <w:rsid w:val="00433612"/>
    <w:rsid w:val="004360B1"/>
    <w:rsid w:val="00437443"/>
    <w:rsid w:val="00440154"/>
    <w:rsid w:val="00446FFF"/>
    <w:rsid w:val="00447CA4"/>
    <w:rsid w:val="00447F96"/>
    <w:rsid w:val="00451848"/>
    <w:rsid w:val="004573AA"/>
    <w:rsid w:val="00457F01"/>
    <w:rsid w:val="00460FFD"/>
    <w:rsid w:val="0046434E"/>
    <w:rsid w:val="00464D64"/>
    <w:rsid w:val="00465A38"/>
    <w:rsid w:val="00471706"/>
    <w:rsid w:val="00481D5A"/>
    <w:rsid w:val="004865C7"/>
    <w:rsid w:val="004872F4"/>
    <w:rsid w:val="00497388"/>
    <w:rsid w:val="004A260B"/>
    <w:rsid w:val="004A763E"/>
    <w:rsid w:val="004A7A9A"/>
    <w:rsid w:val="004B2E56"/>
    <w:rsid w:val="004B3E1E"/>
    <w:rsid w:val="004B49B3"/>
    <w:rsid w:val="004B56DF"/>
    <w:rsid w:val="004C5DBB"/>
    <w:rsid w:val="004C6C41"/>
    <w:rsid w:val="004D7AE0"/>
    <w:rsid w:val="004E13F9"/>
    <w:rsid w:val="004E7DC1"/>
    <w:rsid w:val="004F04F7"/>
    <w:rsid w:val="004F178A"/>
    <w:rsid w:val="004F2CFE"/>
    <w:rsid w:val="00500049"/>
    <w:rsid w:val="005053DE"/>
    <w:rsid w:val="00517228"/>
    <w:rsid w:val="00517634"/>
    <w:rsid w:val="00532DE8"/>
    <w:rsid w:val="005341C6"/>
    <w:rsid w:val="00536B8C"/>
    <w:rsid w:val="00536C24"/>
    <w:rsid w:val="00536C71"/>
    <w:rsid w:val="00542867"/>
    <w:rsid w:val="00545FA6"/>
    <w:rsid w:val="0055151D"/>
    <w:rsid w:val="00560B78"/>
    <w:rsid w:val="0056230F"/>
    <w:rsid w:val="005636B0"/>
    <w:rsid w:val="00563FA6"/>
    <w:rsid w:val="005648B4"/>
    <w:rsid w:val="0056572A"/>
    <w:rsid w:val="0056754B"/>
    <w:rsid w:val="005732B5"/>
    <w:rsid w:val="00581585"/>
    <w:rsid w:val="00585286"/>
    <w:rsid w:val="00586B28"/>
    <w:rsid w:val="00587B8B"/>
    <w:rsid w:val="005907AF"/>
    <w:rsid w:val="00590C38"/>
    <w:rsid w:val="005953BE"/>
    <w:rsid w:val="005A0C8F"/>
    <w:rsid w:val="005A2533"/>
    <w:rsid w:val="005A5843"/>
    <w:rsid w:val="005A7678"/>
    <w:rsid w:val="005A7B77"/>
    <w:rsid w:val="005B113F"/>
    <w:rsid w:val="005B48F9"/>
    <w:rsid w:val="005C3949"/>
    <w:rsid w:val="005C76F4"/>
    <w:rsid w:val="005D5317"/>
    <w:rsid w:val="005E3BAD"/>
    <w:rsid w:val="005E5370"/>
    <w:rsid w:val="005E6DB4"/>
    <w:rsid w:val="005E7A44"/>
    <w:rsid w:val="005F0A2F"/>
    <w:rsid w:val="005F18E4"/>
    <w:rsid w:val="005F1CDE"/>
    <w:rsid w:val="005F2FED"/>
    <w:rsid w:val="005F3701"/>
    <w:rsid w:val="005F4529"/>
    <w:rsid w:val="005F589B"/>
    <w:rsid w:val="005F5D18"/>
    <w:rsid w:val="005F65B5"/>
    <w:rsid w:val="00602BEA"/>
    <w:rsid w:val="00604DF8"/>
    <w:rsid w:val="00605628"/>
    <w:rsid w:val="00606C88"/>
    <w:rsid w:val="00610DAC"/>
    <w:rsid w:val="00614F2B"/>
    <w:rsid w:val="00615894"/>
    <w:rsid w:val="00615A51"/>
    <w:rsid w:val="0061748C"/>
    <w:rsid w:val="006211CD"/>
    <w:rsid w:val="00621ED2"/>
    <w:rsid w:val="00627618"/>
    <w:rsid w:val="00627CD7"/>
    <w:rsid w:val="00630EEC"/>
    <w:rsid w:val="00631416"/>
    <w:rsid w:val="00632498"/>
    <w:rsid w:val="0063554D"/>
    <w:rsid w:val="00635C3C"/>
    <w:rsid w:val="00636690"/>
    <w:rsid w:val="0064080E"/>
    <w:rsid w:val="00642D0F"/>
    <w:rsid w:val="00643AA0"/>
    <w:rsid w:val="00650742"/>
    <w:rsid w:val="0065545F"/>
    <w:rsid w:val="00657F81"/>
    <w:rsid w:val="00660973"/>
    <w:rsid w:val="00662981"/>
    <w:rsid w:val="00663507"/>
    <w:rsid w:val="00663FE1"/>
    <w:rsid w:val="00664223"/>
    <w:rsid w:val="00664F9E"/>
    <w:rsid w:val="00667A3A"/>
    <w:rsid w:val="00672538"/>
    <w:rsid w:val="006820E9"/>
    <w:rsid w:val="00683EB3"/>
    <w:rsid w:val="00684D87"/>
    <w:rsid w:val="006869B8"/>
    <w:rsid w:val="0069015A"/>
    <w:rsid w:val="0069072F"/>
    <w:rsid w:val="00695395"/>
    <w:rsid w:val="006A0803"/>
    <w:rsid w:val="006A15CD"/>
    <w:rsid w:val="006A221E"/>
    <w:rsid w:val="006A687F"/>
    <w:rsid w:val="006A72F9"/>
    <w:rsid w:val="006B1DBE"/>
    <w:rsid w:val="006B3432"/>
    <w:rsid w:val="006B3643"/>
    <w:rsid w:val="006B6692"/>
    <w:rsid w:val="006B72C6"/>
    <w:rsid w:val="006B79E9"/>
    <w:rsid w:val="006C1EE5"/>
    <w:rsid w:val="006C293B"/>
    <w:rsid w:val="006C5DDB"/>
    <w:rsid w:val="006D3829"/>
    <w:rsid w:val="006D5C30"/>
    <w:rsid w:val="006D7246"/>
    <w:rsid w:val="006E1ACA"/>
    <w:rsid w:val="006E798D"/>
    <w:rsid w:val="006E7F60"/>
    <w:rsid w:val="0071288F"/>
    <w:rsid w:val="00712EB4"/>
    <w:rsid w:val="0071480C"/>
    <w:rsid w:val="007151BD"/>
    <w:rsid w:val="00720C0F"/>
    <w:rsid w:val="00727809"/>
    <w:rsid w:val="0073362B"/>
    <w:rsid w:val="00733B67"/>
    <w:rsid w:val="00740FF8"/>
    <w:rsid w:val="007417D4"/>
    <w:rsid w:val="00742916"/>
    <w:rsid w:val="0074684E"/>
    <w:rsid w:val="007478D6"/>
    <w:rsid w:val="0075223E"/>
    <w:rsid w:val="007528C4"/>
    <w:rsid w:val="007530A1"/>
    <w:rsid w:val="00762F5C"/>
    <w:rsid w:val="00764456"/>
    <w:rsid w:val="007665E7"/>
    <w:rsid w:val="00766DEC"/>
    <w:rsid w:val="0077196C"/>
    <w:rsid w:val="00774F1E"/>
    <w:rsid w:val="00781E02"/>
    <w:rsid w:val="00781FBF"/>
    <w:rsid w:val="00790A1C"/>
    <w:rsid w:val="0079140E"/>
    <w:rsid w:val="00791F81"/>
    <w:rsid w:val="00795844"/>
    <w:rsid w:val="00797BF0"/>
    <w:rsid w:val="007B0686"/>
    <w:rsid w:val="007B12A9"/>
    <w:rsid w:val="007B333C"/>
    <w:rsid w:val="007B3FAB"/>
    <w:rsid w:val="007B62B0"/>
    <w:rsid w:val="007B79FD"/>
    <w:rsid w:val="007C226B"/>
    <w:rsid w:val="007C4129"/>
    <w:rsid w:val="007C4474"/>
    <w:rsid w:val="007C487F"/>
    <w:rsid w:val="007C4980"/>
    <w:rsid w:val="007D118E"/>
    <w:rsid w:val="007D144E"/>
    <w:rsid w:val="007D456F"/>
    <w:rsid w:val="007D4C17"/>
    <w:rsid w:val="007D59F1"/>
    <w:rsid w:val="007E0F62"/>
    <w:rsid w:val="007E175E"/>
    <w:rsid w:val="007E208C"/>
    <w:rsid w:val="007E3AF7"/>
    <w:rsid w:val="007E4647"/>
    <w:rsid w:val="007E7EC5"/>
    <w:rsid w:val="007F0887"/>
    <w:rsid w:val="007F21AB"/>
    <w:rsid w:val="007F5887"/>
    <w:rsid w:val="0080105E"/>
    <w:rsid w:val="00807B35"/>
    <w:rsid w:val="00811570"/>
    <w:rsid w:val="00811A8B"/>
    <w:rsid w:val="00814AFA"/>
    <w:rsid w:val="00815784"/>
    <w:rsid w:val="00824D6F"/>
    <w:rsid w:val="008303A2"/>
    <w:rsid w:val="00831857"/>
    <w:rsid w:val="0083212E"/>
    <w:rsid w:val="00832A5B"/>
    <w:rsid w:val="00835AF3"/>
    <w:rsid w:val="008361B2"/>
    <w:rsid w:val="0083717D"/>
    <w:rsid w:val="0084429A"/>
    <w:rsid w:val="00854D92"/>
    <w:rsid w:val="00854EE8"/>
    <w:rsid w:val="00854FF0"/>
    <w:rsid w:val="00855546"/>
    <w:rsid w:val="008612F2"/>
    <w:rsid w:val="00863FF2"/>
    <w:rsid w:val="0086505B"/>
    <w:rsid w:val="00871D16"/>
    <w:rsid w:val="00871F17"/>
    <w:rsid w:val="00872626"/>
    <w:rsid w:val="008731FD"/>
    <w:rsid w:val="00873913"/>
    <w:rsid w:val="00875671"/>
    <w:rsid w:val="0088112B"/>
    <w:rsid w:val="00883718"/>
    <w:rsid w:val="00883921"/>
    <w:rsid w:val="00887CBD"/>
    <w:rsid w:val="00887E4C"/>
    <w:rsid w:val="00891079"/>
    <w:rsid w:val="008A2C8B"/>
    <w:rsid w:val="008A652F"/>
    <w:rsid w:val="008A65D4"/>
    <w:rsid w:val="008B49DE"/>
    <w:rsid w:val="008B5AAC"/>
    <w:rsid w:val="008B65A5"/>
    <w:rsid w:val="008C20D0"/>
    <w:rsid w:val="008C5348"/>
    <w:rsid w:val="008C60A0"/>
    <w:rsid w:val="008D2100"/>
    <w:rsid w:val="008D2264"/>
    <w:rsid w:val="008D2659"/>
    <w:rsid w:val="008D44E9"/>
    <w:rsid w:val="008D7EFE"/>
    <w:rsid w:val="008E2945"/>
    <w:rsid w:val="008E7AF6"/>
    <w:rsid w:val="008F0B56"/>
    <w:rsid w:val="008F18F8"/>
    <w:rsid w:val="008F5D90"/>
    <w:rsid w:val="009034FF"/>
    <w:rsid w:val="00905C08"/>
    <w:rsid w:val="009119DA"/>
    <w:rsid w:val="00912D90"/>
    <w:rsid w:val="00912ED7"/>
    <w:rsid w:val="009178CC"/>
    <w:rsid w:val="00923324"/>
    <w:rsid w:val="00924098"/>
    <w:rsid w:val="00924B63"/>
    <w:rsid w:val="0092720A"/>
    <w:rsid w:val="00927241"/>
    <w:rsid w:val="00930375"/>
    <w:rsid w:val="00936DE9"/>
    <w:rsid w:val="00941895"/>
    <w:rsid w:val="009420E9"/>
    <w:rsid w:val="00944A14"/>
    <w:rsid w:val="00945555"/>
    <w:rsid w:val="00947110"/>
    <w:rsid w:val="00950082"/>
    <w:rsid w:val="00953888"/>
    <w:rsid w:val="00962375"/>
    <w:rsid w:val="0096425D"/>
    <w:rsid w:val="00965911"/>
    <w:rsid w:val="00965C0C"/>
    <w:rsid w:val="00972B25"/>
    <w:rsid w:val="00973A03"/>
    <w:rsid w:val="0097666D"/>
    <w:rsid w:val="00977144"/>
    <w:rsid w:val="009774B2"/>
    <w:rsid w:val="00981C98"/>
    <w:rsid w:val="009854D0"/>
    <w:rsid w:val="009910ED"/>
    <w:rsid w:val="00992CB0"/>
    <w:rsid w:val="00995546"/>
    <w:rsid w:val="00996659"/>
    <w:rsid w:val="00996AC5"/>
    <w:rsid w:val="009A0890"/>
    <w:rsid w:val="009A5599"/>
    <w:rsid w:val="009A5850"/>
    <w:rsid w:val="009B05C2"/>
    <w:rsid w:val="009B2261"/>
    <w:rsid w:val="009B2B68"/>
    <w:rsid w:val="009B3B68"/>
    <w:rsid w:val="009C0E40"/>
    <w:rsid w:val="009C1DA1"/>
    <w:rsid w:val="009C217F"/>
    <w:rsid w:val="009C4F9A"/>
    <w:rsid w:val="009C51AC"/>
    <w:rsid w:val="009C56CF"/>
    <w:rsid w:val="009C7B88"/>
    <w:rsid w:val="009E5971"/>
    <w:rsid w:val="009E6E49"/>
    <w:rsid w:val="009F19A2"/>
    <w:rsid w:val="009F3202"/>
    <w:rsid w:val="009F6D50"/>
    <w:rsid w:val="00A0141D"/>
    <w:rsid w:val="00A0197D"/>
    <w:rsid w:val="00A02B21"/>
    <w:rsid w:val="00A03AE3"/>
    <w:rsid w:val="00A129CA"/>
    <w:rsid w:val="00A1677F"/>
    <w:rsid w:val="00A228E8"/>
    <w:rsid w:val="00A23317"/>
    <w:rsid w:val="00A23855"/>
    <w:rsid w:val="00A26476"/>
    <w:rsid w:val="00A301D1"/>
    <w:rsid w:val="00A31315"/>
    <w:rsid w:val="00A31AAF"/>
    <w:rsid w:val="00A31CFD"/>
    <w:rsid w:val="00A34E3D"/>
    <w:rsid w:val="00A37888"/>
    <w:rsid w:val="00A4108A"/>
    <w:rsid w:val="00A412B2"/>
    <w:rsid w:val="00A41345"/>
    <w:rsid w:val="00A43932"/>
    <w:rsid w:val="00A4531F"/>
    <w:rsid w:val="00A512B7"/>
    <w:rsid w:val="00A56426"/>
    <w:rsid w:val="00A64FFB"/>
    <w:rsid w:val="00A65778"/>
    <w:rsid w:val="00A702BB"/>
    <w:rsid w:val="00A73565"/>
    <w:rsid w:val="00A74810"/>
    <w:rsid w:val="00A77479"/>
    <w:rsid w:val="00A82FDF"/>
    <w:rsid w:val="00A83413"/>
    <w:rsid w:val="00A84831"/>
    <w:rsid w:val="00A87026"/>
    <w:rsid w:val="00A965A0"/>
    <w:rsid w:val="00A97E42"/>
    <w:rsid w:val="00AA54CA"/>
    <w:rsid w:val="00AB05CF"/>
    <w:rsid w:val="00AB1992"/>
    <w:rsid w:val="00AB678C"/>
    <w:rsid w:val="00AB7391"/>
    <w:rsid w:val="00AB7690"/>
    <w:rsid w:val="00AC02D2"/>
    <w:rsid w:val="00AC16F9"/>
    <w:rsid w:val="00AC3339"/>
    <w:rsid w:val="00AC4533"/>
    <w:rsid w:val="00AC4F43"/>
    <w:rsid w:val="00AC6E8C"/>
    <w:rsid w:val="00AD0F54"/>
    <w:rsid w:val="00AD1240"/>
    <w:rsid w:val="00AD6D6B"/>
    <w:rsid w:val="00AD75DC"/>
    <w:rsid w:val="00AD7ED5"/>
    <w:rsid w:val="00AE40FC"/>
    <w:rsid w:val="00AE69B0"/>
    <w:rsid w:val="00AE7166"/>
    <w:rsid w:val="00AF02E5"/>
    <w:rsid w:val="00AF567C"/>
    <w:rsid w:val="00AF6C10"/>
    <w:rsid w:val="00AF7BB3"/>
    <w:rsid w:val="00B02526"/>
    <w:rsid w:val="00B03EEB"/>
    <w:rsid w:val="00B043F1"/>
    <w:rsid w:val="00B05338"/>
    <w:rsid w:val="00B07E53"/>
    <w:rsid w:val="00B138D4"/>
    <w:rsid w:val="00B21CBB"/>
    <w:rsid w:val="00B32DCC"/>
    <w:rsid w:val="00B3397B"/>
    <w:rsid w:val="00B34D3B"/>
    <w:rsid w:val="00B36A97"/>
    <w:rsid w:val="00B37A4E"/>
    <w:rsid w:val="00B466AC"/>
    <w:rsid w:val="00B4679C"/>
    <w:rsid w:val="00B47392"/>
    <w:rsid w:val="00B47A08"/>
    <w:rsid w:val="00B501E9"/>
    <w:rsid w:val="00B505B9"/>
    <w:rsid w:val="00B51DDA"/>
    <w:rsid w:val="00B5360B"/>
    <w:rsid w:val="00B5431B"/>
    <w:rsid w:val="00B5507F"/>
    <w:rsid w:val="00B62318"/>
    <w:rsid w:val="00B65155"/>
    <w:rsid w:val="00B652B4"/>
    <w:rsid w:val="00B67142"/>
    <w:rsid w:val="00B674FF"/>
    <w:rsid w:val="00B67A5E"/>
    <w:rsid w:val="00B713AD"/>
    <w:rsid w:val="00B74A3C"/>
    <w:rsid w:val="00B76AD6"/>
    <w:rsid w:val="00B80CBB"/>
    <w:rsid w:val="00B81F9E"/>
    <w:rsid w:val="00B83273"/>
    <w:rsid w:val="00B8376A"/>
    <w:rsid w:val="00B90EA3"/>
    <w:rsid w:val="00B91591"/>
    <w:rsid w:val="00B917D6"/>
    <w:rsid w:val="00B91F6A"/>
    <w:rsid w:val="00B933E0"/>
    <w:rsid w:val="00B966FB"/>
    <w:rsid w:val="00B96D7A"/>
    <w:rsid w:val="00BA0EC2"/>
    <w:rsid w:val="00BA2608"/>
    <w:rsid w:val="00BA5A32"/>
    <w:rsid w:val="00BA6782"/>
    <w:rsid w:val="00BA7FD2"/>
    <w:rsid w:val="00BB11C3"/>
    <w:rsid w:val="00BB30B2"/>
    <w:rsid w:val="00BB3BD9"/>
    <w:rsid w:val="00BB4ACD"/>
    <w:rsid w:val="00BB509A"/>
    <w:rsid w:val="00BB5B8E"/>
    <w:rsid w:val="00BB67C5"/>
    <w:rsid w:val="00BB6933"/>
    <w:rsid w:val="00BB6C97"/>
    <w:rsid w:val="00BC099F"/>
    <w:rsid w:val="00BC3241"/>
    <w:rsid w:val="00BC3525"/>
    <w:rsid w:val="00BC4999"/>
    <w:rsid w:val="00BD3310"/>
    <w:rsid w:val="00BD3375"/>
    <w:rsid w:val="00BD7308"/>
    <w:rsid w:val="00BE1AF6"/>
    <w:rsid w:val="00BE2B28"/>
    <w:rsid w:val="00BE30A1"/>
    <w:rsid w:val="00BE3C7E"/>
    <w:rsid w:val="00BE59D4"/>
    <w:rsid w:val="00BF1591"/>
    <w:rsid w:val="00BF2458"/>
    <w:rsid w:val="00BF4A18"/>
    <w:rsid w:val="00BF56D7"/>
    <w:rsid w:val="00BF636A"/>
    <w:rsid w:val="00BF6451"/>
    <w:rsid w:val="00C02F1A"/>
    <w:rsid w:val="00C06F5B"/>
    <w:rsid w:val="00C127A2"/>
    <w:rsid w:val="00C13687"/>
    <w:rsid w:val="00C23481"/>
    <w:rsid w:val="00C23DD7"/>
    <w:rsid w:val="00C2449A"/>
    <w:rsid w:val="00C24E83"/>
    <w:rsid w:val="00C32732"/>
    <w:rsid w:val="00C356B7"/>
    <w:rsid w:val="00C36B86"/>
    <w:rsid w:val="00C4246D"/>
    <w:rsid w:val="00C454CF"/>
    <w:rsid w:val="00C5153F"/>
    <w:rsid w:val="00C54940"/>
    <w:rsid w:val="00C61765"/>
    <w:rsid w:val="00C617AD"/>
    <w:rsid w:val="00C6410F"/>
    <w:rsid w:val="00C67865"/>
    <w:rsid w:val="00C70732"/>
    <w:rsid w:val="00C80275"/>
    <w:rsid w:val="00C8254C"/>
    <w:rsid w:val="00C82EF7"/>
    <w:rsid w:val="00C83192"/>
    <w:rsid w:val="00C83BE5"/>
    <w:rsid w:val="00C85D18"/>
    <w:rsid w:val="00C94A1B"/>
    <w:rsid w:val="00C97BD5"/>
    <w:rsid w:val="00CA2879"/>
    <w:rsid w:val="00CA3E37"/>
    <w:rsid w:val="00CA5B4C"/>
    <w:rsid w:val="00CB0C08"/>
    <w:rsid w:val="00CB2EF2"/>
    <w:rsid w:val="00CC1227"/>
    <w:rsid w:val="00CC3B79"/>
    <w:rsid w:val="00CC7EAA"/>
    <w:rsid w:val="00CD4A18"/>
    <w:rsid w:val="00CD5BD0"/>
    <w:rsid w:val="00CE2B0D"/>
    <w:rsid w:val="00CF0ECF"/>
    <w:rsid w:val="00D0394E"/>
    <w:rsid w:val="00D11364"/>
    <w:rsid w:val="00D13D69"/>
    <w:rsid w:val="00D1418B"/>
    <w:rsid w:val="00D1445F"/>
    <w:rsid w:val="00D1705E"/>
    <w:rsid w:val="00D210BD"/>
    <w:rsid w:val="00D265B2"/>
    <w:rsid w:val="00D2695D"/>
    <w:rsid w:val="00D27E1C"/>
    <w:rsid w:val="00D32505"/>
    <w:rsid w:val="00D33107"/>
    <w:rsid w:val="00D34CD0"/>
    <w:rsid w:val="00D35B80"/>
    <w:rsid w:val="00D35CE0"/>
    <w:rsid w:val="00D42B99"/>
    <w:rsid w:val="00D437F2"/>
    <w:rsid w:val="00D43E19"/>
    <w:rsid w:val="00D44A9D"/>
    <w:rsid w:val="00D478F7"/>
    <w:rsid w:val="00D513B3"/>
    <w:rsid w:val="00D54F76"/>
    <w:rsid w:val="00D57011"/>
    <w:rsid w:val="00D63FD1"/>
    <w:rsid w:val="00D674FC"/>
    <w:rsid w:val="00D718DF"/>
    <w:rsid w:val="00D76248"/>
    <w:rsid w:val="00D80763"/>
    <w:rsid w:val="00D8221A"/>
    <w:rsid w:val="00D826CE"/>
    <w:rsid w:val="00D831C8"/>
    <w:rsid w:val="00D86366"/>
    <w:rsid w:val="00D929C4"/>
    <w:rsid w:val="00D9446D"/>
    <w:rsid w:val="00D94F09"/>
    <w:rsid w:val="00D97288"/>
    <w:rsid w:val="00D97B00"/>
    <w:rsid w:val="00DA0FCF"/>
    <w:rsid w:val="00DA1EB2"/>
    <w:rsid w:val="00DC1CC2"/>
    <w:rsid w:val="00DC37E3"/>
    <w:rsid w:val="00DC620E"/>
    <w:rsid w:val="00DC7EAB"/>
    <w:rsid w:val="00DD0C04"/>
    <w:rsid w:val="00DD182A"/>
    <w:rsid w:val="00DD47A2"/>
    <w:rsid w:val="00DD5C44"/>
    <w:rsid w:val="00DD7F0F"/>
    <w:rsid w:val="00DE2961"/>
    <w:rsid w:val="00DE5FBB"/>
    <w:rsid w:val="00DE7C28"/>
    <w:rsid w:val="00DF1983"/>
    <w:rsid w:val="00DF3E14"/>
    <w:rsid w:val="00DF68E1"/>
    <w:rsid w:val="00DF7DC4"/>
    <w:rsid w:val="00E0405D"/>
    <w:rsid w:val="00E0653A"/>
    <w:rsid w:val="00E07518"/>
    <w:rsid w:val="00E12756"/>
    <w:rsid w:val="00E15C3D"/>
    <w:rsid w:val="00E17B51"/>
    <w:rsid w:val="00E22068"/>
    <w:rsid w:val="00E26E1F"/>
    <w:rsid w:val="00E324CF"/>
    <w:rsid w:val="00E33878"/>
    <w:rsid w:val="00E33C72"/>
    <w:rsid w:val="00E34A74"/>
    <w:rsid w:val="00E36B4B"/>
    <w:rsid w:val="00E379F4"/>
    <w:rsid w:val="00E37C86"/>
    <w:rsid w:val="00E416B4"/>
    <w:rsid w:val="00E43B2D"/>
    <w:rsid w:val="00E50A73"/>
    <w:rsid w:val="00E51A63"/>
    <w:rsid w:val="00E539EA"/>
    <w:rsid w:val="00E54553"/>
    <w:rsid w:val="00E559E2"/>
    <w:rsid w:val="00E634F8"/>
    <w:rsid w:val="00E6387B"/>
    <w:rsid w:val="00E661DC"/>
    <w:rsid w:val="00E71C3B"/>
    <w:rsid w:val="00E756BC"/>
    <w:rsid w:val="00E759CF"/>
    <w:rsid w:val="00E8106A"/>
    <w:rsid w:val="00E829FF"/>
    <w:rsid w:val="00E852AD"/>
    <w:rsid w:val="00E863B1"/>
    <w:rsid w:val="00E91360"/>
    <w:rsid w:val="00E91E0F"/>
    <w:rsid w:val="00E93EFF"/>
    <w:rsid w:val="00E95B77"/>
    <w:rsid w:val="00EA2802"/>
    <w:rsid w:val="00EA2F3E"/>
    <w:rsid w:val="00EA38E3"/>
    <w:rsid w:val="00EB1696"/>
    <w:rsid w:val="00EB3458"/>
    <w:rsid w:val="00EB78A7"/>
    <w:rsid w:val="00EB7CAE"/>
    <w:rsid w:val="00EC78A2"/>
    <w:rsid w:val="00ED094D"/>
    <w:rsid w:val="00ED155A"/>
    <w:rsid w:val="00ED3EE2"/>
    <w:rsid w:val="00ED4A56"/>
    <w:rsid w:val="00EE2C9E"/>
    <w:rsid w:val="00EE4548"/>
    <w:rsid w:val="00EE51D1"/>
    <w:rsid w:val="00EE538B"/>
    <w:rsid w:val="00EF1E0D"/>
    <w:rsid w:val="00EF22AC"/>
    <w:rsid w:val="00EF6B57"/>
    <w:rsid w:val="00F03721"/>
    <w:rsid w:val="00F03E05"/>
    <w:rsid w:val="00F041FD"/>
    <w:rsid w:val="00F0588E"/>
    <w:rsid w:val="00F0631E"/>
    <w:rsid w:val="00F106D7"/>
    <w:rsid w:val="00F12671"/>
    <w:rsid w:val="00F12E75"/>
    <w:rsid w:val="00F151FE"/>
    <w:rsid w:val="00F205A9"/>
    <w:rsid w:val="00F22715"/>
    <w:rsid w:val="00F30EDE"/>
    <w:rsid w:val="00F34EB7"/>
    <w:rsid w:val="00F375CD"/>
    <w:rsid w:val="00F37CF3"/>
    <w:rsid w:val="00F44529"/>
    <w:rsid w:val="00F447C4"/>
    <w:rsid w:val="00F45357"/>
    <w:rsid w:val="00F45888"/>
    <w:rsid w:val="00F4639D"/>
    <w:rsid w:val="00F464DB"/>
    <w:rsid w:val="00F4739B"/>
    <w:rsid w:val="00F502FB"/>
    <w:rsid w:val="00F52D98"/>
    <w:rsid w:val="00F559C1"/>
    <w:rsid w:val="00F5676C"/>
    <w:rsid w:val="00F57292"/>
    <w:rsid w:val="00F60AE9"/>
    <w:rsid w:val="00F61D0C"/>
    <w:rsid w:val="00F61FF1"/>
    <w:rsid w:val="00F63661"/>
    <w:rsid w:val="00F66597"/>
    <w:rsid w:val="00F755FD"/>
    <w:rsid w:val="00F81C1A"/>
    <w:rsid w:val="00F81E27"/>
    <w:rsid w:val="00F82329"/>
    <w:rsid w:val="00F8475C"/>
    <w:rsid w:val="00F847EE"/>
    <w:rsid w:val="00F86C7D"/>
    <w:rsid w:val="00F90065"/>
    <w:rsid w:val="00F90DF9"/>
    <w:rsid w:val="00F92AE9"/>
    <w:rsid w:val="00FA03CA"/>
    <w:rsid w:val="00FA1B41"/>
    <w:rsid w:val="00FA208E"/>
    <w:rsid w:val="00FA28E0"/>
    <w:rsid w:val="00FA2F82"/>
    <w:rsid w:val="00FB4EC4"/>
    <w:rsid w:val="00FB6EE8"/>
    <w:rsid w:val="00FB70E6"/>
    <w:rsid w:val="00FB7FBF"/>
    <w:rsid w:val="00FC676D"/>
    <w:rsid w:val="00FC7BD4"/>
    <w:rsid w:val="00FD023B"/>
    <w:rsid w:val="00FE1509"/>
    <w:rsid w:val="00FE2AA7"/>
    <w:rsid w:val="00FE47E7"/>
    <w:rsid w:val="00FE4DF0"/>
    <w:rsid w:val="00FE506B"/>
    <w:rsid w:val="00FE5403"/>
    <w:rsid w:val="00FF21B4"/>
    <w:rsid w:val="00FF74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781D1032"/>
  <w15:chartTrackingRefBased/>
  <w15:docId w15:val="{47350351-3B75-458C-9D54-E0A749DD0C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C3949"/>
    <w:pPr>
      <w:spacing w:after="200" w:line="480" w:lineRule="auto"/>
      <w:contextualSpacing/>
    </w:pPr>
    <w:rPr>
      <w:rFonts w:ascii="Times New Roman" w:eastAsia="Calibri" w:hAnsi="Times New Roman" w:cs="Times New Roman"/>
      <w:sz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C3949"/>
    <w:pPr>
      <w:keepNext/>
      <w:keepLines/>
      <w:spacing w:before="480" w:after="0"/>
      <w:outlineLvl w:val="0"/>
    </w:pPr>
    <w:rPr>
      <w:rFonts w:eastAsia="Times New Roman"/>
      <w:b/>
      <w:bCs/>
      <w:sz w:val="40"/>
      <w:szCs w:val="40"/>
    </w:rPr>
  </w:style>
  <w:style w:type="paragraph" w:styleId="Heading2">
    <w:name w:val="heading 2"/>
    <w:basedOn w:val="Normal"/>
    <w:link w:val="Heading2Char"/>
    <w:uiPriority w:val="9"/>
    <w:qFormat/>
    <w:rsid w:val="005C3949"/>
    <w:pPr>
      <w:spacing w:before="100" w:beforeAutospacing="1" w:after="100" w:afterAutospacing="1"/>
      <w:outlineLvl w:val="1"/>
    </w:pPr>
    <w:rPr>
      <w:rFonts w:eastAsia="Times New Roma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C3949"/>
    <w:pPr>
      <w:keepNext/>
      <w:keepLines/>
      <w:spacing w:before="200" w:after="0"/>
      <w:outlineLvl w:val="2"/>
    </w:pPr>
    <w:rPr>
      <w:rFonts w:eastAsia="Times New Roman"/>
      <w:b/>
      <w:bCs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C3949"/>
    <w:pPr>
      <w:keepNext/>
      <w:spacing w:before="240" w:after="60"/>
      <w:outlineLvl w:val="3"/>
    </w:pPr>
    <w:rPr>
      <w:rFonts w:ascii="Calibri" w:eastAsia="Times New Roman" w:hAnsi="Calibr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C3949"/>
    <w:rPr>
      <w:rFonts w:ascii="Times New Roman" w:eastAsia="Times New Roman" w:hAnsi="Times New Roman" w:cs="Times New Roman"/>
      <w:b/>
      <w:bCs/>
      <w:sz w:val="40"/>
      <w:szCs w:val="4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5C3949"/>
    <w:rPr>
      <w:rFonts w:ascii="Times New Roman" w:eastAsia="Times New Roman" w:hAnsi="Times New Roman" w:cs="Times New Roman"/>
      <w:b/>
      <w:bCs/>
      <w:sz w:val="36"/>
      <w:szCs w:val="3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5C3949"/>
    <w:rPr>
      <w:rFonts w:ascii="Times New Roman" w:eastAsia="Times New Roman" w:hAnsi="Times New Roman" w:cs="Times New Roman"/>
      <w:b/>
      <w:bCs/>
      <w:sz w:val="24"/>
      <w:szCs w:val="32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5C3949"/>
    <w:rPr>
      <w:rFonts w:ascii="Calibri" w:eastAsia="Times New Roman" w:hAnsi="Calibri" w:cs="Times New Roman"/>
      <w:b/>
      <w:bCs/>
      <w:sz w:val="28"/>
      <w:szCs w:val="28"/>
      <w:lang w:val="en-US"/>
    </w:rPr>
  </w:style>
  <w:style w:type="paragraph" w:styleId="NormalWeb">
    <w:name w:val="Normal (Web)"/>
    <w:basedOn w:val="Normal"/>
    <w:uiPriority w:val="99"/>
    <w:semiHidden/>
    <w:unhideWhenUsed/>
    <w:rsid w:val="005C3949"/>
    <w:pPr>
      <w:spacing w:before="100" w:beforeAutospacing="1" w:after="100" w:afterAutospacing="1"/>
    </w:pPr>
    <w:rPr>
      <w:rFonts w:eastAsia="Times New Roman"/>
    </w:rPr>
  </w:style>
  <w:style w:type="character" w:customStyle="1" w:styleId="apple-converted-space">
    <w:name w:val="apple-converted-space"/>
    <w:basedOn w:val="DefaultParagraphFont"/>
    <w:rsid w:val="005C3949"/>
  </w:style>
  <w:style w:type="character" w:styleId="Strong">
    <w:name w:val="Strong"/>
    <w:basedOn w:val="DefaultParagraphFont"/>
    <w:uiPriority w:val="22"/>
    <w:qFormat/>
    <w:rsid w:val="005C3949"/>
    <w:rPr>
      <w:b/>
      <w:bCs/>
    </w:rPr>
  </w:style>
  <w:style w:type="paragraph" w:styleId="Footer">
    <w:name w:val="footer"/>
    <w:basedOn w:val="Normal"/>
    <w:link w:val="FooterChar"/>
    <w:uiPriority w:val="99"/>
    <w:rsid w:val="005C394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C3949"/>
    <w:rPr>
      <w:rFonts w:ascii="Times New Roman" w:eastAsia="Calibri" w:hAnsi="Times New Roman" w:cs="Times New Roman"/>
      <w:sz w:val="24"/>
      <w:lang w:val="en-US"/>
    </w:rPr>
  </w:style>
  <w:style w:type="character" w:styleId="PageNumber">
    <w:name w:val="page number"/>
    <w:basedOn w:val="DefaultParagraphFont"/>
    <w:rsid w:val="005C3949"/>
  </w:style>
  <w:style w:type="paragraph" w:styleId="BalloonText">
    <w:name w:val="Balloon Text"/>
    <w:basedOn w:val="Normal"/>
    <w:link w:val="BalloonTextChar"/>
    <w:uiPriority w:val="99"/>
    <w:semiHidden/>
    <w:unhideWhenUsed/>
    <w:rsid w:val="005C394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3949"/>
    <w:rPr>
      <w:rFonts w:ascii="Tahoma" w:eastAsia="Calibri" w:hAnsi="Tahoma" w:cs="Tahoma"/>
      <w:sz w:val="16"/>
      <w:szCs w:val="16"/>
      <w:lang w:val="en-US"/>
    </w:rPr>
  </w:style>
  <w:style w:type="character" w:styleId="CommentReference">
    <w:name w:val="annotation reference"/>
    <w:uiPriority w:val="99"/>
    <w:semiHidden/>
    <w:unhideWhenUsed/>
    <w:rsid w:val="005C394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C3949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C3949"/>
    <w:rPr>
      <w:rFonts w:ascii="Times New Roman" w:eastAsia="Calibri" w:hAnsi="Times New Roman" w:cs="Times New Roman"/>
      <w:sz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C39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C3949"/>
    <w:rPr>
      <w:rFonts w:ascii="Times New Roman" w:eastAsia="Calibri" w:hAnsi="Times New Roman" w:cs="Times New Roman"/>
      <w:b/>
      <w:bCs/>
      <w:sz w:val="20"/>
      <w:lang w:val="en-US"/>
    </w:rPr>
  </w:style>
  <w:style w:type="character" w:styleId="Hyperlink">
    <w:name w:val="Hyperlink"/>
    <w:uiPriority w:val="99"/>
    <w:unhideWhenUsed/>
    <w:rsid w:val="005C3949"/>
    <w:rPr>
      <w:color w:val="0000FF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5C3949"/>
    <w:pPr>
      <w:spacing w:before="240" w:after="60"/>
      <w:jc w:val="center"/>
      <w:outlineLvl w:val="0"/>
    </w:pPr>
    <w:rPr>
      <w:rFonts w:ascii="Cambria" w:eastAsia="Times New Roman" w:hAnsi="Cambria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5C3949"/>
    <w:rPr>
      <w:rFonts w:ascii="Cambria" w:eastAsia="Times New Roman" w:hAnsi="Cambria" w:cs="Times New Roman"/>
      <w:b/>
      <w:bCs/>
      <w:kern w:val="28"/>
      <w:sz w:val="32"/>
      <w:szCs w:val="32"/>
      <w:lang w:val="en-US"/>
    </w:rPr>
  </w:style>
  <w:style w:type="paragraph" w:styleId="Quote">
    <w:name w:val="Quote"/>
    <w:basedOn w:val="Normal"/>
    <w:next w:val="Normal"/>
    <w:link w:val="QuoteChar"/>
    <w:uiPriority w:val="29"/>
    <w:qFormat/>
    <w:rsid w:val="005C3949"/>
    <w:pPr>
      <w:spacing w:line="276" w:lineRule="auto"/>
      <w:contextualSpacing w:val="0"/>
    </w:pPr>
    <w:rPr>
      <w:rFonts w:ascii="Calibri" w:eastAsia="MS Mincho" w:hAnsi="Calibri" w:cs="Arial"/>
      <w:i/>
      <w:iCs/>
      <w:color w:val="000000"/>
      <w:sz w:val="22"/>
      <w:lang w:eastAsia="ja-JP"/>
    </w:rPr>
  </w:style>
  <w:style w:type="character" w:customStyle="1" w:styleId="QuoteChar">
    <w:name w:val="Quote Char"/>
    <w:basedOn w:val="DefaultParagraphFont"/>
    <w:link w:val="Quote"/>
    <w:uiPriority w:val="29"/>
    <w:rsid w:val="005C3949"/>
    <w:rPr>
      <w:rFonts w:ascii="Calibri" w:eastAsia="MS Mincho" w:hAnsi="Calibri" w:cs="Arial"/>
      <w:i/>
      <w:iCs/>
      <w:color w:val="000000"/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5C394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C3949"/>
    <w:rPr>
      <w:rFonts w:ascii="Times New Roman" w:eastAsia="Calibri" w:hAnsi="Times New Roman" w:cs="Times New Roman"/>
      <w:sz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5C3949"/>
    <w:pPr>
      <w:spacing w:after="0"/>
      <w:jc w:val="center"/>
    </w:pPr>
  </w:style>
  <w:style w:type="character" w:customStyle="1" w:styleId="EndNoteBibliographyTitleChar">
    <w:name w:val="EndNote Bibliography Title Char"/>
    <w:link w:val="EndNoteBibliographyTitle"/>
    <w:rsid w:val="005C3949"/>
    <w:rPr>
      <w:rFonts w:ascii="Times New Roman" w:eastAsia="Calibri" w:hAnsi="Times New Roman" w:cs="Times New Roman"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C3949"/>
    <w:pPr>
      <w:spacing w:line="240" w:lineRule="auto"/>
      <w:jc w:val="both"/>
    </w:pPr>
  </w:style>
  <w:style w:type="character" w:customStyle="1" w:styleId="EndNoteBibliographyChar">
    <w:name w:val="EndNote Bibliography Char"/>
    <w:link w:val="EndNoteBibliography"/>
    <w:rsid w:val="005C3949"/>
    <w:rPr>
      <w:rFonts w:ascii="Times New Roman" w:eastAsia="Calibri" w:hAnsi="Times New Roman" w:cs="Times New Roman"/>
      <w:sz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5C3949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5C3949"/>
    <w:pPr>
      <w:spacing w:after="0" w:line="240" w:lineRule="auto"/>
    </w:pPr>
    <w:rPr>
      <w:rFonts w:ascii="Times New Roman" w:eastAsia="Calibri" w:hAnsi="Times New Roman" w:cs="Times New Roman"/>
      <w:sz w:val="24"/>
      <w:lang w:val="en-US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5C3949"/>
    <w:rPr>
      <w:color w:val="605E5C"/>
      <w:shd w:val="clear" w:color="auto" w:fill="E1DFDD"/>
    </w:rPr>
  </w:style>
  <w:style w:type="character" w:customStyle="1" w:styleId="rynqvb">
    <w:name w:val="rynqvb"/>
    <w:basedOn w:val="DefaultParagraphFont"/>
    <w:rsid w:val="005C3949"/>
  </w:style>
  <w:style w:type="table" w:styleId="TableGrid">
    <w:name w:val="Table Grid"/>
    <w:basedOn w:val="TableNormal"/>
    <w:uiPriority w:val="39"/>
    <w:rsid w:val="005C3949"/>
    <w:pPr>
      <w:spacing w:after="0" w:line="240" w:lineRule="auto"/>
    </w:pPr>
    <w:rPr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5C3949"/>
    <w:pPr>
      <w:ind w:left="720"/>
    </w:pPr>
  </w:style>
  <w:style w:type="character" w:customStyle="1" w:styleId="element-citation">
    <w:name w:val="element-citation"/>
    <w:basedOn w:val="DefaultParagraphFont"/>
    <w:rsid w:val="005C3949"/>
  </w:style>
  <w:style w:type="character" w:customStyle="1" w:styleId="html-small-caps">
    <w:name w:val="html-small-caps"/>
    <w:basedOn w:val="DefaultParagraphFont"/>
    <w:rsid w:val="005C3949"/>
  </w:style>
  <w:style w:type="character" w:customStyle="1" w:styleId="cf01">
    <w:name w:val="cf01"/>
    <w:basedOn w:val="DefaultParagraphFont"/>
    <w:rsid w:val="005C3949"/>
    <w:rPr>
      <w:rFonts w:ascii="Segoe UI" w:hAnsi="Segoe UI" w:cs="Segoe UI" w:hint="default"/>
      <w:sz w:val="18"/>
      <w:szCs w:val="18"/>
    </w:rPr>
  </w:style>
  <w:style w:type="character" w:customStyle="1" w:styleId="fipmark">
    <w:name w:val="fip_mark"/>
    <w:basedOn w:val="DefaultParagraphFont"/>
    <w:rsid w:val="005C3949"/>
  </w:style>
  <w:style w:type="paragraph" w:styleId="NoSpacing">
    <w:name w:val="No Spacing"/>
    <w:uiPriority w:val="1"/>
    <w:qFormat/>
    <w:rsid w:val="005C3949"/>
    <w:pPr>
      <w:spacing w:after="0" w:line="240" w:lineRule="auto"/>
      <w:contextualSpacing/>
    </w:pPr>
    <w:rPr>
      <w:rFonts w:ascii="Times New Roman" w:eastAsia="Calibri" w:hAnsi="Times New Roman" w:cs="Times New Roman"/>
      <w:sz w:val="24"/>
      <w:lang w:val="en-US"/>
    </w:rPr>
  </w:style>
  <w:style w:type="character" w:customStyle="1" w:styleId="hgkelc">
    <w:name w:val="hgkelc"/>
    <w:basedOn w:val="DefaultParagraphFont"/>
    <w:rsid w:val="005C3949"/>
  </w:style>
  <w:style w:type="character" w:styleId="Emphasis">
    <w:name w:val="Emphasis"/>
    <w:basedOn w:val="DefaultParagraphFont"/>
    <w:uiPriority w:val="20"/>
    <w:qFormat/>
    <w:rsid w:val="005C3949"/>
    <w:rPr>
      <w:i/>
      <w:iCs/>
    </w:rPr>
  </w:style>
  <w:style w:type="character" w:customStyle="1" w:styleId="cf11">
    <w:name w:val="cf11"/>
    <w:basedOn w:val="DefaultParagraphFont"/>
    <w:rsid w:val="005C3949"/>
    <w:rPr>
      <w:rFonts w:ascii="Segoe UI" w:hAnsi="Segoe UI" w:cs="Segoe UI" w:hint="default"/>
      <w:sz w:val="18"/>
      <w:szCs w:val="18"/>
    </w:rPr>
  </w:style>
  <w:style w:type="paragraph" w:customStyle="1" w:styleId="pf0">
    <w:name w:val="pf0"/>
    <w:basedOn w:val="Normal"/>
    <w:rsid w:val="005C3949"/>
    <w:pPr>
      <w:spacing w:before="100" w:beforeAutospacing="1" w:after="100" w:afterAutospacing="1" w:line="240" w:lineRule="auto"/>
      <w:contextualSpacing w:val="0"/>
    </w:pPr>
    <w:rPr>
      <w:rFonts w:eastAsia="Times New Roman"/>
      <w:szCs w:val="24"/>
      <w:lang w:val="es-ES" w:eastAsia="es-ES"/>
    </w:rPr>
  </w:style>
  <w:style w:type="table" w:styleId="GridTable2-Accent2">
    <w:name w:val="Grid Table 2 Accent 2"/>
    <w:basedOn w:val="TableNormal"/>
    <w:uiPriority w:val="47"/>
    <w:rsid w:val="005C3949"/>
    <w:pPr>
      <w:spacing w:after="0" w:line="240" w:lineRule="auto"/>
    </w:pPr>
    <w:rPr>
      <w:sz w:val="24"/>
      <w:szCs w:val="24"/>
      <w:lang w:val="en-US"/>
    </w:rPr>
    <w:tblPr>
      <w:tblStyleRowBandSize w:val="1"/>
      <w:tblStyleColBandSize w:val="1"/>
      <w:tblBorders>
        <w:top w:val="single" w:sz="2" w:space="0" w:color="F4B083" w:themeColor="accent2" w:themeTint="99"/>
        <w:bottom w:val="single" w:sz="2" w:space="0" w:color="F4B083" w:themeColor="accent2" w:themeTint="99"/>
        <w:insideH w:val="single" w:sz="2" w:space="0" w:color="F4B083" w:themeColor="accent2" w:themeTint="99"/>
        <w:insideV w:val="single" w:sz="2" w:space="0" w:color="F4B083" w:themeColor="accent2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4B083" w:themeColor="accent2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GridTable4-Accent3">
    <w:name w:val="Grid Table 4 Accent 3"/>
    <w:basedOn w:val="TableNormal"/>
    <w:uiPriority w:val="49"/>
    <w:rsid w:val="005C3949"/>
    <w:pPr>
      <w:spacing w:after="0" w:line="240" w:lineRule="auto"/>
    </w:pPr>
    <w:rPr>
      <w:sz w:val="24"/>
      <w:szCs w:val="24"/>
      <w:lang w:val="en-US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4">
    <w:name w:val="Grid Table 4"/>
    <w:basedOn w:val="TableNormal"/>
    <w:uiPriority w:val="49"/>
    <w:rsid w:val="005C3949"/>
    <w:pPr>
      <w:spacing w:after="0" w:line="240" w:lineRule="auto"/>
    </w:pPr>
    <w:rPr>
      <w:sz w:val="24"/>
      <w:szCs w:val="24"/>
      <w:lang w:val="en-US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5Dark-Accent1">
    <w:name w:val="Grid Table 5 Dark Accent 1"/>
    <w:basedOn w:val="TableNormal"/>
    <w:uiPriority w:val="50"/>
    <w:rsid w:val="005C3949"/>
    <w:pPr>
      <w:spacing w:after="0" w:line="240" w:lineRule="auto"/>
    </w:pPr>
    <w:rPr>
      <w:sz w:val="24"/>
      <w:szCs w:val="24"/>
      <w:lang w:val="en-US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band1Vert">
      <w:tblPr/>
      <w:tcPr>
        <w:shd w:val="clear" w:color="auto" w:fill="B4C6E7" w:themeFill="accent1" w:themeFillTint="66"/>
      </w:tcPr>
    </w:tblStylePr>
    <w:tblStylePr w:type="band1Horz">
      <w:tblPr/>
      <w:tcPr>
        <w:shd w:val="clear" w:color="auto" w:fill="B4C6E7" w:themeFill="accent1" w:themeFillTint="66"/>
      </w:tcPr>
    </w:tblStylePr>
  </w:style>
  <w:style w:type="table" w:styleId="ListTable4">
    <w:name w:val="List Table 4"/>
    <w:basedOn w:val="TableNormal"/>
    <w:uiPriority w:val="49"/>
    <w:rsid w:val="005C3949"/>
    <w:pPr>
      <w:spacing w:after="0" w:line="240" w:lineRule="auto"/>
    </w:pPr>
    <w:rPr>
      <w:sz w:val="24"/>
      <w:szCs w:val="24"/>
      <w:lang w:val="en-US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5Dark">
    <w:name w:val="List Table 5 Dark"/>
    <w:basedOn w:val="TableNormal"/>
    <w:uiPriority w:val="50"/>
    <w:rsid w:val="005C3949"/>
    <w:pPr>
      <w:spacing w:after="0" w:line="240" w:lineRule="auto"/>
    </w:pPr>
    <w:rPr>
      <w:color w:val="FFFFFF" w:themeColor="background1"/>
      <w:sz w:val="24"/>
      <w:szCs w:val="24"/>
      <w:lang w:val="en-US"/>
    </w:rPr>
    <w:tblPr>
      <w:tblStyleRowBandSize w:val="1"/>
      <w:tblStyleColBandSize w:val="1"/>
      <w:tblBorders>
        <w:top w:val="single" w:sz="24" w:space="0" w:color="000000" w:themeColor="text1"/>
        <w:left w:val="single" w:sz="24" w:space="0" w:color="000000" w:themeColor="text1"/>
        <w:bottom w:val="single" w:sz="24" w:space="0" w:color="000000" w:themeColor="text1"/>
        <w:right w:val="single" w:sz="24" w:space="0" w:color="000000" w:themeColor="text1"/>
      </w:tblBorders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1">
    <w:name w:val="List Table 5 Dark Accent 1"/>
    <w:basedOn w:val="TableNormal"/>
    <w:uiPriority w:val="50"/>
    <w:rsid w:val="005C3949"/>
    <w:pPr>
      <w:spacing w:after="0" w:line="240" w:lineRule="auto"/>
    </w:pPr>
    <w:rPr>
      <w:color w:val="FFFFFF" w:themeColor="background1"/>
      <w:sz w:val="24"/>
      <w:szCs w:val="24"/>
      <w:lang w:val="en-US"/>
    </w:rPr>
    <w:tblPr>
      <w:tblStyleRowBandSize w:val="1"/>
      <w:tblStyleColBandSize w:val="1"/>
      <w:tblBorders>
        <w:top w:val="single" w:sz="24" w:space="0" w:color="4472C4" w:themeColor="accent1"/>
        <w:left w:val="single" w:sz="24" w:space="0" w:color="4472C4" w:themeColor="accent1"/>
        <w:bottom w:val="single" w:sz="24" w:space="0" w:color="4472C4" w:themeColor="accent1"/>
        <w:right w:val="single" w:sz="24" w:space="0" w:color="4472C4" w:themeColor="accent1"/>
      </w:tblBorders>
    </w:tblPr>
    <w:tcPr>
      <w:shd w:val="clear" w:color="auto" w:fill="4472C4" w:themeFill="accen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2">
    <w:name w:val="List Table 5 Dark Accent 2"/>
    <w:basedOn w:val="TableNormal"/>
    <w:uiPriority w:val="50"/>
    <w:rsid w:val="005C3949"/>
    <w:pPr>
      <w:spacing w:after="0" w:line="240" w:lineRule="auto"/>
    </w:pPr>
    <w:rPr>
      <w:color w:val="FFFFFF" w:themeColor="background1"/>
      <w:sz w:val="24"/>
      <w:szCs w:val="24"/>
      <w:lang w:val="en-US"/>
    </w:rPr>
    <w:tblPr>
      <w:tblStyleRowBandSize w:val="1"/>
      <w:tblStyleColBandSize w:val="1"/>
      <w:tblBorders>
        <w:top w:val="single" w:sz="24" w:space="0" w:color="ED7D31" w:themeColor="accent2"/>
        <w:left w:val="single" w:sz="24" w:space="0" w:color="ED7D31" w:themeColor="accent2"/>
        <w:bottom w:val="single" w:sz="24" w:space="0" w:color="ED7D31" w:themeColor="accent2"/>
        <w:right w:val="single" w:sz="24" w:space="0" w:color="ED7D31" w:themeColor="accent2"/>
      </w:tblBorders>
    </w:tblPr>
    <w:tcPr>
      <w:shd w:val="clear" w:color="auto" w:fill="ED7D31" w:themeFill="accent2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4">
    <w:name w:val="List Table 5 Dark Accent 4"/>
    <w:basedOn w:val="TableNormal"/>
    <w:uiPriority w:val="50"/>
    <w:rsid w:val="005C3949"/>
    <w:pPr>
      <w:spacing w:after="0" w:line="240" w:lineRule="auto"/>
    </w:pPr>
    <w:rPr>
      <w:color w:val="FFFFFF" w:themeColor="background1"/>
      <w:sz w:val="24"/>
      <w:szCs w:val="24"/>
      <w:lang w:val="en-US"/>
    </w:rPr>
    <w:tblPr>
      <w:tblStyleRowBandSize w:val="1"/>
      <w:tblStyleColBandSize w:val="1"/>
      <w:tblBorders>
        <w:top w:val="single" w:sz="24" w:space="0" w:color="FFC000" w:themeColor="accent4"/>
        <w:left w:val="single" w:sz="24" w:space="0" w:color="FFC000" w:themeColor="accent4"/>
        <w:bottom w:val="single" w:sz="24" w:space="0" w:color="FFC000" w:themeColor="accent4"/>
        <w:right w:val="single" w:sz="24" w:space="0" w:color="FFC000" w:themeColor="accent4"/>
      </w:tblBorders>
    </w:tblPr>
    <w:tcPr>
      <w:shd w:val="clear" w:color="auto" w:fill="FFC000" w:themeFill="accent4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3">
    <w:name w:val="List Table 5 Dark Accent 3"/>
    <w:basedOn w:val="TableNormal"/>
    <w:uiPriority w:val="50"/>
    <w:rsid w:val="005C3949"/>
    <w:pPr>
      <w:spacing w:after="0" w:line="240" w:lineRule="auto"/>
    </w:pPr>
    <w:rPr>
      <w:color w:val="FFFFFF" w:themeColor="background1"/>
      <w:sz w:val="24"/>
      <w:szCs w:val="24"/>
      <w:lang w:val="en-US"/>
    </w:rPr>
    <w:tblPr>
      <w:tblStyleRowBandSize w:val="1"/>
      <w:tblStyleColBandSize w:val="1"/>
      <w:tblBorders>
        <w:top w:val="single" w:sz="24" w:space="0" w:color="A5A5A5" w:themeColor="accent3"/>
        <w:left w:val="single" w:sz="24" w:space="0" w:color="A5A5A5" w:themeColor="accent3"/>
        <w:bottom w:val="single" w:sz="24" w:space="0" w:color="A5A5A5" w:themeColor="accent3"/>
        <w:right w:val="single" w:sz="24" w:space="0" w:color="A5A5A5" w:themeColor="accent3"/>
      </w:tblBorders>
    </w:tblPr>
    <w:tcPr>
      <w:shd w:val="clear" w:color="auto" w:fill="A5A5A5" w:themeFill="accent3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6Colorful">
    <w:name w:val="List Table 6 Colorful"/>
    <w:basedOn w:val="TableNormal"/>
    <w:uiPriority w:val="51"/>
    <w:rsid w:val="005C3949"/>
    <w:pPr>
      <w:spacing w:after="0" w:line="240" w:lineRule="auto"/>
    </w:pPr>
    <w:rPr>
      <w:color w:val="000000" w:themeColor="text1"/>
      <w:sz w:val="24"/>
      <w:szCs w:val="24"/>
      <w:lang w:val="en-US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anchor-text">
    <w:name w:val="anchor-text"/>
    <w:basedOn w:val="DefaultParagraphFont"/>
    <w:rsid w:val="003F2555"/>
  </w:style>
  <w:style w:type="character" w:customStyle="1" w:styleId="padding-left-05">
    <w:name w:val="padding-left-05"/>
    <w:basedOn w:val="DefaultParagraphFont"/>
    <w:rsid w:val="0018039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131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8913053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27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3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3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672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40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3281205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8711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4616295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3303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66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980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549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408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731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3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974154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881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2521402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0F94927-6FC9-4756-958F-FC54CFE37D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6553</Words>
  <Characters>37353</Characters>
  <Application>Microsoft Office Word</Application>
  <DocSecurity>0</DocSecurity>
  <Lines>311</Lines>
  <Paragraphs>8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38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 Miller</dc:creator>
  <cp:keywords/>
  <dc:description/>
  <cp:lastModifiedBy>Miss. NNP Mazibuko</cp:lastModifiedBy>
  <cp:revision>2</cp:revision>
  <cp:lastPrinted>2023-11-29T19:37:00Z</cp:lastPrinted>
  <dcterms:created xsi:type="dcterms:W3CDTF">2025-03-05T09:40:00Z</dcterms:created>
  <dcterms:modified xsi:type="dcterms:W3CDTF">2025-03-05T09:40:00Z</dcterms:modified>
</cp:coreProperties>
</file>